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footer5.xml" ContentType="application/vnd.openxmlformats-officedocument.wordprocessingml.footer+xml"/>
  <Override PartName="/word/header2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footer8.xml" ContentType="application/vnd.openxmlformats-officedocument.wordprocessingml.footer+xml"/>
  <Override PartName="/word/header5.xml" ContentType="application/vnd.openxmlformats-officedocument.wordprocessingml.header+xml"/>
  <Override PartName="/word/footer9.xml" ContentType="application/vnd.openxmlformats-officedocument.wordprocessingml.footer+xml"/>
  <Override PartName="/word/header6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8E7569" w14:textId="77777777" w:rsidR="00306E8D" w:rsidRDefault="00306E8D" w:rsidP="00306E8D">
      <w:pPr>
        <w:jc w:val="center"/>
        <w:rPr>
          <w:rFonts w:ascii="B Lotus Bold" w:cs="B Titr"/>
          <w:sz w:val="28"/>
        </w:rPr>
      </w:pPr>
      <w:r>
        <w:rPr>
          <w:rFonts w:ascii="B Lotus Bold" w:cs="B Lotus Bold" w:hint="cs"/>
          <w:b/>
          <w:bCs/>
          <w:noProof/>
          <w:sz w:val="36"/>
          <w:szCs w:val="36"/>
          <w:rtl/>
        </w:rPr>
        <w:drawing>
          <wp:anchor distT="0" distB="0" distL="114300" distR="114300" simplePos="0" relativeHeight="251659264" behindDoc="0" locked="0" layoutInCell="1" allowOverlap="1" wp14:anchorId="64598DBE" wp14:editId="3E4B59DF">
            <wp:simplePos x="0" y="0"/>
            <wp:positionH relativeFrom="margin">
              <wp:posOffset>2303145</wp:posOffset>
            </wp:positionH>
            <wp:positionV relativeFrom="paragraph">
              <wp:posOffset>-81915</wp:posOffset>
            </wp:positionV>
            <wp:extent cx="977201" cy="1424847"/>
            <wp:effectExtent l="0" t="0" r="0" b="4445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zad_University_logo.png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88722" cy="1441645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3B3CBF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4596521D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32D8FD80" w14:textId="4BEEBA21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20677402" w14:textId="3BDA3968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3DD92BF7" w14:textId="4F786CC2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4981DE9B" w14:textId="77777777" w:rsidR="00306E8D" w:rsidRDefault="00306E8D" w:rsidP="00475121">
      <w:pPr>
        <w:rPr>
          <w:rFonts w:ascii="B Lotus Bold" w:cs="B Titr"/>
          <w:sz w:val="28"/>
        </w:rPr>
      </w:pPr>
    </w:p>
    <w:p w14:paraId="1645C89D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bookmarkStart w:id="0" w:name="_Hlk24760032"/>
      <w:r w:rsidRPr="00B5274A">
        <w:rPr>
          <w:rFonts w:hint="cs"/>
          <w:sz w:val="32"/>
          <w:szCs w:val="32"/>
          <w:rtl/>
        </w:rPr>
        <w:t>دانشگاه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آزاد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اسلامی</w:t>
      </w:r>
    </w:p>
    <w:p w14:paraId="0E2DDC85" w14:textId="4D586F39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واحد علوم و تحقیقات</w:t>
      </w:r>
    </w:p>
    <w:bookmarkEnd w:id="0"/>
    <w:p w14:paraId="1071979C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دانشکده فنی و مهندسی، گروه کامپیوتر</w:t>
      </w:r>
    </w:p>
    <w:p w14:paraId="7189A320" w14:textId="03C9266A" w:rsidR="00306E8D" w:rsidRPr="00475121" w:rsidRDefault="00306E8D" w:rsidP="00475121">
      <w:pPr>
        <w:pStyle w:val="aa"/>
        <w:bidi w:val="0"/>
        <w:rPr>
          <w:sz w:val="32"/>
          <w:szCs w:val="32"/>
          <w:rtl/>
        </w:rPr>
      </w:pPr>
      <w:bookmarkStart w:id="1" w:name="_Hlk24760106"/>
      <w:r w:rsidRPr="00B5274A">
        <w:rPr>
          <w:sz w:val="32"/>
          <w:szCs w:val="32"/>
        </w:rPr>
        <w:t>(MSc</w:t>
      </w:r>
      <w:r w:rsidRPr="00B5274A">
        <w:rPr>
          <w:rFonts w:hint="cs"/>
          <w:sz w:val="32"/>
          <w:szCs w:val="32"/>
          <w:rtl/>
        </w:rPr>
        <w:t>سمینار کارشناسی‌ارشد ‌مهندسی کامپیوتر- نرم‌افزار(</w:t>
      </w:r>
      <w:bookmarkEnd w:id="1"/>
    </w:p>
    <w:p w14:paraId="4843F3C4" w14:textId="77777777" w:rsidR="00306E8D" w:rsidRPr="00B5274A" w:rsidRDefault="00306E8D" w:rsidP="00B5274A">
      <w:pPr>
        <w:pStyle w:val="aa"/>
        <w:bidi w:val="0"/>
        <w:rPr>
          <w:sz w:val="36"/>
          <w:szCs w:val="36"/>
          <w:rtl/>
        </w:rPr>
      </w:pPr>
      <w:r w:rsidRPr="00B5274A">
        <w:rPr>
          <w:rFonts w:hint="cs"/>
          <w:sz w:val="36"/>
          <w:szCs w:val="36"/>
          <w:rtl/>
        </w:rPr>
        <w:t>عنوان سمینار</w:t>
      </w:r>
    </w:p>
    <w:p w14:paraId="71EB8AD4" w14:textId="77777777" w:rsidR="00306E8D" w:rsidRPr="00B5274A" w:rsidRDefault="00306E8D" w:rsidP="00B5274A">
      <w:pPr>
        <w:pStyle w:val="aa"/>
        <w:bidi w:val="0"/>
        <w:rPr>
          <w:szCs w:val="40"/>
        </w:rPr>
      </w:pPr>
    </w:p>
    <w:p w14:paraId="7439E50B" w14:textId="1AEA0BA5" w:rsidR="00306E8D" w:rsidRPr="00B5274A" w:rsidRDefault="00306E8D" w:rsidP="00B5274A">
      <w:pPr>
        <w:pStyle w:val="aa"/>
      </w:pPr>
      <w:r w:rsidRPr="00B5274A">
        <w:rPr>
          <w:rStyle w:val="tlid-translation"/>
          <w:rFonts w:hint="cs"/>
          <w:sz w:val="44"/>
          <w:rtl/>
        </w:rPr>
        <w:t xml:space="preserve">کاربرد سنسورهای پوششی جهت افزایش ایمنی </w:t>
      </w:r>
      <w:r w:rsidR="00B2662D" w:rsidRPr="00B5274A">
        <w:rPr>
          <w:rStyle w:val="tlid-translation"/>
          <w:rFonts w:hint="cs"/>
          <w:sz w:val="44"/>
          <w:rtl/>
        </w:rPr>
        <w:t>آتش‌نشان</w:t>
      </w:r>
      <w:r w:rsidRPr="00B5274A">
        <w:rPr>
          <w:rStyle w:val="tlid-translation"/>
          <w:rFonts w:hint="cs"/>
          <w:sz w:val="44"/>
          <w:rtl/>
        </w:rPr>
        <w:t>ان</w:t>
      </w:r>
    </w:p>
    <w:p w14:paraId="08051D8B" w14:textId="77777777" w:rsidR="00306E8D" w:rsidRPr="00B5274A" w:rsidRDefault="00306E8D" w:rsidP="00B5274A">
      <w:pPr>
        <w:pStyle w:val="aa"/>
        <w:jc w:val="left"/>
        <w:rPr>
          <w:sz w:val="36"/>
          <w:szCs w:val="36"/>
          <w:rtl/>
        </w:rPr>
      </w:pPr>
    </w:p>
    <w:p w14:paraId="2815D844" w14:textId="0E387F8C" w:rsidR="00306E8D" w:rsidRPr="00B5274A" w:rsidRDefault="00306E8D" w:rsidP="00475121">
      <w:pPr>
        <w:pStyle w:val="aa"/>
      </w:pPr>
      <w:r w:rsidRPr="00B5274A">
        <w:rPr>
          <w:rFonts w:hint="cs"/>
          <w:rtl/>
        </w:rPr>
        <w:t>استاد</w:t>
      </w:r>
      <w:r w:rsidRPr="00B5274A">
        <w:t xml:space="preserve"> </w:t>
      </w:r>
      <w:r w:rsidRPr="00B5274A">
        <w:rPr>
          <w:rFonts w:hint="cs"/>
          <w:rtl/>
        </w:rPr>
        <w:t>راهنما</w:t>
      </w:r>
    </w:p>
    <w:p w14:paraId="69166F82" w14:textId="5FA9E7D7" w:rsidR="00306E8D" w:rsidRDefault="00306E8D" w:rsidP="00B5274A">
      <w:pPr>
        <w:pStyle w:val="aa"/>
        <w:rPr>
          <w:rFonts w:ascii="B Titr,Bold"/>
          <w:sz w:val="32"/>
          <w:szCs w:val="32"/>
          <w:lang w:val="en-GB"/>
        </w:rPr>
      </w:pPr>
      <w:r w:rsidRPr="00B5274A">
        <w:rPr>
          <w:rFonts w:ascii="B Titr,Bold" w:hint="cs"/>
          <w:sz w:val="32"/>
          <w:szCs w:val="32"/>
          <w:rtl/>
          <w:lang w:val="en-GB"/>
        </w:rPr>
        <w:t>جناب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آقا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دکتر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سید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مهد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جامعی</w:t>
      </w:r>
    </w:p>
    <w:p w14:paraId="14301E4A" w14:textId="1506C80A" w:rsidR="00475121" w:rsidRDefault="00475121" w:rsidP="00475121">
      <w:pPr>
        <w:pStyle w:val="a8"/>
        <w:rPr>
          <w:lang w:val="en-GB" w:bidi="fa-IR"/>
        </w:rPr>
      </w:pPr>
    </w:p>
    <w:p w14:paraId="47D7A68F" w14:textId="3AA33509" w:rsidR="00475121" w:rsidRPr="00B5274A" w:rsidRDefault="00475121" w:rsidP="00475121">
      <w:pPr>
        <w:pStyle w:val="aa"/>
        <w:rPr>
          <w:rtl/>
        </w:rPr>
      </w:pPr>
      <w:r w:rsidRPr="00B5274A">
        <w:rPr>
          <w:rFonts w:hint="cs"/>
          <w:rtl/>
        </w:rPr>
        <w:t>استاد</w:t>
      </w:r>
      <w:r>
        <w:rPr>
          <w:rFonts w:hint="cs"/>
          <w:rtl/>
        </w:rPr>
        <w:t xml:space="preserve"> مشاور</w:t>
      </w:r>
    </w:p>
    <w:p w14:paraId="371D8D79" w14:textId="1B8652A2" w:rsidR="00475121" w:rsidRPr="00B5274A" w:rsidRDefault="00475121" w:rsidP="00475121">
      <w:pPr>
        <w:pStyle w:val="aa"/>
        <w:rPr>
          <w:rFonts w:ascii="B Titr,Bold"/>
          <w:sz w:val="32"/>
          <w:szCs w:val="32"/>
          <w:lang w:val="en-GB"/>
        </w:rPr>
      </w:pPr>
      <w:r>
        <w:rPr>
          <w:rFonts w:ascii="B Titr,Bold" w:hint="cs"/>
          <w:sz w:val="32"/>
          <w:szCs w:val="32"/>
          <w:rtl/>
          <w:lang w:val="en-GB"/>
        </w:rPr>
        <w:t>سرکار خانم دکتر پروانه اصغری</w:t>
      </w:r>
    </w:p>
    <w:p w14:paraId="4034E23A" w14:textId="77777777" w:rsidR="00475121" w:rsidRPr="00475121" w:rsidRDefault="00475121" w:rsidP="00475121">
      <w:pPr>
        <w:pStyle w:val="a8"/>
        <w:rPr>
          <w:lang w:val="en-GB" w:bidi="fa-IR"/>
        </w:rPr>
      </w:pPr>
    </w:p>
    <w:p w14:paraId="1CC0C10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</w:p>
    <w:p w14:paraId="29B99AC9" w14:textId="77777777" w:rsidR="00306E8D" w:rsidRPr="00B5274A" w:rsidRDefault="00306E8D" w:rsidP="00B5274A">
      <w:pPr>
        <w:pStyle w:val="aa"/>
      </w:pPr>
      <w:r w:rsidRPr="00B5274A">
        <w:rPr>
          <w:rFonts w:hint="cs"/>
          <w:rtl/>
        </w:rPr>
        <w:t>نگارنده</w:t>
      </w:r>
    </w:p>
    <w:p w14:paraId="5073CCD0" w14:textId="77777777" w:rsidR="00306E8D" w:rsidRPr="00B5274A" w:rsidRDefault="00306E8D" w:rsidP="00B5274A">
      <w:pPr>
        <w:pStyle w:val="aa"/>
      </w:pPr>
    </w:p>
    <w:p w14:paraId="05851F7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میلاد فلاح زوارکی</w:t>
      </w:r>
    </w:p>
    <w:p w14:paraId="5F148173" w14:textId="77777777" w:rsidR="00306E8D" w:rsidRPr="00B5274A" w:rsidRDefault="00306E8D" w:rsidP="00B5274A">
      <w:pPr>
        <w:pStyle w:val="aa"/>
      </w:pPr>
    </w:p>
    <w:p w14:paraId="3EC2B9DE" w14:textId="77777777" w:rsidR="00306E8D" w:rsidRPr="00B5274A" w:rsidRDefault="00306E8D" w:rsidP="00B5274A">
      <w:pPr>
        <w:pStyle w:val="aa"/>
        <w:jc w:val="left"/>
      </w:pPr>
    </w:p>
    <w:p w14:paraId="4F615729" w14:textId="78419D9E" w:rsidR="00306E8D" w:rsidRPr="00B5274A" w:rsidRDefault="00C65DC7" w:rsidP="00B5274A">
      <w:pPr>
        <w:pStyle w:val="aa"/>
        <w:rPr>
          <w:rtl/>
        </w:rPr>
      </w:pPr>
      <w:r w:rsidRPr="00B5274A">
        <w:rPr>
          <w:rFonts w:ascii="B Titr,Bold" w:hint="cs"/>
          <w:rtl/>
          <w:lang w:val="en-GB"/>
        </w:rPr>
        <w:t>پاییز</w:t>
      </w:r>
      <w:r w:rsidR="00306E8D" w:rsidRPr="00B5274A">
        <w:rPr>
          <w:rFonts w:ascii="B Titr,Bold"/>
          <w:rtl/>
          <w:lang w:val="en-GB"/>
        </w:rPr>
        <w:t xml:space="preserve"> </w:t>
      </w:r>
      <w:r w:rsidR="00306E8D" w:rsidRPr="00B5274A">
        <w:rPr>
          <w:rFonts w:ascii="B Lotus Bold,Bold"/>
          <w:sz w:val="32"/>
          <w:szCs w:val="32"/>
          <w:rtl/>
          <w:lang w:val="en-GB"/>
        </w:rPr>
        <w:t>1398</w:t>
      </w:r>
    </w:p>
    <w:p w14:paraId="28B7CE54" w14:textId="77777777" w:rsidR="0026721C" w:rsidRDefault="0026721C" w:rsidP="00306E8D">
      <w:pPr>
        <w:pStyle w:val="a8"/>
        <w:rPr>
          <w:rtl/>
        </w:rPr>
      </w:pPr>
    </w:p>
    <w:p w14:paraId="2E734575" w14:textId="77777777" w:rsidR="0026721C" w:rsidRDefault="0026721C" w:rsidP="00306E8D">
      <w:pPr>
        <w:pStyle w:val="a8"/>
        <w:rPr>
          <w:rtl/>
        </w:rPr>
      </w:pPr>
    </w:p>
    <w:p w14:paraId="173C6449" w14:textId="77777777" w:rsidR="0026721C" w:rsidRDefault="0026721C" w:rsidP="00306E8D">
      <w:pPr>
        <w:pStyle w:val="a8"/>
        <w:rPr>
          <w:rtl/>
        </w:rPr>
      </w:pPr>
    </w:p>
    <w:p w14:paraId="02E002A4" w14:textId="77777777" w:rsidR="0026721C" w:rsidRDefault="0026721C" w:rsidP="00306E8D">
      <w:pPr>
        <w:pStyle w:val="a8"/>
        <w:rPr>
          <w:rtl/>
        </w:rPr>
      </w:pPr>
    </w:p>
    <w:p w14:paraId="66D1F0F1" w14:textId="77777777" w:rsidR="0026721C" w:rsidRDefault="0026721C" w:rsidP="00306E8D">
      <w:pPr>
        <w:pStyle w:val="a8"/>
        <w:rPr>
          <w:rtl/>
        </w:rPr>
      </w:pPr>
    </w:p>
    <w:p w14:paraId="1F154391" w14:textId="77777777" w:rsidR="0026721C" w:rsidRDefault="0026721C" w:rsidP="00306E8D">
      <w:pPr>
        <w:pStyle w:val="a8"/>
        <w:rPr>
          <w:rtl/>
        </w:rPr>
      </w:pPr>
    </w:p>
    <w:p w14:paraId="0DCDDF61" w14:textId="172E7B7F" w:rsidR="0026721C" w:rsidRPr="00627E43" w:rsidRDefault="00E47C0F" w:rsidP="00306E8D">
      <w:pPr>
        <w:pStyle w:val="a8"/>
        <w:jc w:val="center"/>
        <w:rPr>
          <w:rtl/>
          <w:lang w:bidi="fa-IR"/>
        </w:rPr>
      </w:pPr>
      <w:r w:rsidRPr="00203CC2">
        <w:rPr>
          <w:noProof/>
          <w:lang w:bidi="fa-IR"/>
        </w:rPr>
        <w:drawing>
          <wp:inline distT="0" distB="0" distL="0" distR="0" wp14:anchorId="59377C17" wp14:editId="23EEB1FA">
            <wp:extent cx="4678680" cy="3992880"/>
            <wp:effectExtent l="0" t="0" r="0" b="0"/>
            <wp:docPr id="451" name="Picture 6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680" cy="399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FF4D94" w14:textId="77777777" w:rsidR="0026721C" w:rsidRDefault="0026721C" w:rsidP="00306E8D">
      <w:pPr>
        <w:pStyle w:val="a8"/>
        <w:rPr>
          <w:rtl/>
          <w:lang w:bidi="fa-IR"/>
        </w:rPr>
      </w:pPr>
    </w:p>
    <w:p w14:paraId="364FE93A" w14:textId="77777777" w:rsidR="0026721C" w:rsidRPr="00492B78" w:rsidRDefault="0026721C" w:rsidP="00306E8D">
      <w:pPr>
        <w:pStyle w:val="a8"/>
        <w:jc w:val="center"/>
        <w:rPr>
          <w:rtl/>
          <w:lang w:bidi="fa-IR"/>
        </w:rPr>
      </w:pPr>
    </w:p>
    <w:p w14:paraId="32B33455" w14:textId="77777777" w:rsidR="0026721C" w:rsidRDefault="0026721C" w:rsidP="00306E8D">
      <w:pPr>
        <w:pStyle w:val="a8"/>
        <w:rPr>
          <w:rtl/>
          <w:lang w:bidi="fa-IR"/>
        </w:rPr>
      </w:pPr>
    </w:p>
    <w:p w14:paraId="1FEB67B0" w14:textId="77777777" w:rsidR="0026721C" w:rsidRDefault="0026721C" w:rsidP="00306E8D">
      <w:pPr>
        <w:pStyle w:val="a8"/>
        <w:rPr>
          <w:rtl/>
          <w:lang w:bidi="fa-IR"/>
        </w:rPr>
        <w:sectPr w:rsidR="0026721C" w:rsidSect="00306E8D">
          <w:footerReference w:type="even" r:id="rId11"/>
          <w:footerReference w:type="default" r:id="rId12"/>
          <w:footnotePr>
            <w:numRestart w:val="eachPage"/>
          </w:footnotePr>
          <w:pgSz w:w="11906" w:h="16838" w:code="9"/>
          <w:pgMar w:top="1701" w:right="1416" w:bottom="1701" w:left="1701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1D2C75A5" w14:textId="68219BAA" w:rsidR="0026721C" w:rsidRPr="00627E43" w:rsidRDefault="0026721C" w:rsidP="00306E8D">
      <w:pPr>
        <w:pStyle w:val="Title2"/>
        <w:rPr>
          <w:rtl/>
        </w:rPr>
      </w:pPr>
      <w:r w:rsidRPr="00627E43">
        <w:rPr>
          <w:rFonts w:hint="cs"/>
          <w:rtl/>
        </w:rPr>
        <w:lastRenderedPageBreak/>
        <w:t>چک</w:t>
      </w:r>
      <w:r>
        <w:rPr>
          <w:rFonts w:hint="cs"/>
          <w:rtl/>
        </w:rPr>
        <w:t>ي</w:t>
      </w:r>
      <w:r w:rsidRPr="00627E43">
        <w:rPr>
          <w:rFonts w:hint="cs"/>
          <w:rtl/>
        </w:rPr>
        <w:t>ده</w:t>
      </w:r>
    </w:p>
    <w:p w14:paraId="0A0D9A8F" w14:textId="1DEDF062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هرسال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تعدا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زیاد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نسانها</w:t>
      </w:r>
      <w:r w:rsidRPr="00C65DC7">
        <w:rPr>
          <w:rStyle w:val="tlid-translation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</w:t>
      </w:r>
      <w:r w:rsidRPr="00C65DC7">
        <w:rPr>
          <w:rStyle w:val="tlid-translation"/>
          <w:rFonts w:hint="cs"/>
          <w:sz w:val="28"/>
          <w:rtl/>
        </w:rPr>
        <w:t>آت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ا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خو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ن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ی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چار</w:t>
      </w:r>
      <w:r w:rsidR="00FA133B">
        <w:rPr>
          <w:rStyle w:val="tlid-translation"/>
          <w:rFonts w:hint="cs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دم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سیا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دی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شوند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بیش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</w:rPr>
        <w:t xml:space="preserve"> 95 </w:t>
      </w:r>
      <w:r w:rsidRPr="00C65DC7">
        <w:rPr>
          <w:rStyle w:val="tlid-translation"/>
          <w:rFonts w:hint="cs"/>
          <w:sz w:val="28"/>
          <w:rtl/>
        </w:rPr>
        <w:t>درص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رگ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شورها</w:t>
      </w:r>
      <w:r w:rsidR="00FA133B">
        <w:rPr>
          <w:rStyle w:val="tlid-translation"/>
          <w:rFonts w:hint="cs"/>
          <w:sz w:val="28"/>
          <w:rtl/>
        </w:rPr>
        <w:t>ي</w:t>
      </w:r>
      <w:r w:rsidRPr="00C65DC7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آم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توسط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 xml:space="preserve">مي‌باشد 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چال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دیر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ن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خص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بود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فرماند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لحظ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ولی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، ازدحا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مع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سائل مرتبط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عد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طلاع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سان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یح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عت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خ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کل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>بحران مي‌باشد.</w:t>
      </w:r>
    </w:p>
    <w:p w14:paraId="46EF13B9" w14:textId="79EF9BF3" w:rsidR="00306E8D" w:rsidRPr="00C65DC7" w:rsidRDefault="00306E8D" w:rsidP="00FE51D5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</w:t>
      </w:r>
      <w:r w:rsidR="00FA133B">
        <w:rPr>
          <w:rStyle w:val="tlid-translation"/>
          <w:rFonts w:hint="eastAsia"/>
          <w:sz w:val="28"/>
          <w:rtl/>
        </w:rPr>
        <w:t>‌</w:t>
      </w:r>
      <w:r w:rsidR="00FA133B">
        <w:rPr>
          <w:rStyle w:val="tlid-translation"/>
          <w:rFonts w:hint="cs"/>
          <w:sz w:val="28"/>
          <w:rtl/>
        </w:rPr>
        <w:t>اي</w:t>
      </w:r>
      <w:r w:rsidRPr="00C65DC7">
        <w:rPr>
          <w:rStyle w:val="tlid-translation"/>
          <w:rFonts w:hint="cs"/>
          <w:sz w:val="28"/>
          <w:rtl/>
        </w:rPr>
        <w:t xml:space="preserve"> در حال حاضر وجود دارد كه 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تواند تعداد مأموری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که در حین انجام وظیفه دچار بیماری قلبی </w:t>
      </w:r>
      <w:r w:rsidRPr="00035908">
        <w:rPr>
          <w:rStyle w:val="tlid-translation"/>
          <w:rFonts w:hint="cs"/>
          <w:sz w:val="28"/>
          <w:rtl/>
        </w:rPr>
        <w:t>می‌شوند</w:t>
      </w:r>
      <w:r w:rsidRPr="00C65DC7">
        <w:rPr>
          <w:rStyle w:val="tlid-translation"/>
          <w:rFonts w:hint="cs"/>
          <w:sz w:val="28"/>
          <w:rtl/>
        </w:rPr>
        <w:t xml:space="preserve"> را كاهش دهد. علیرغم ایجاد برنامه‌هایی که به منظور ارتقاء سلامت قلبی و تناسب اندام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ساخته شده است،</w:t>
      </w:r>
      <w:r w:rsidR="00FE51D5">
        <w:rPr>
          <w:rStyle w:val="tlid-translation"/>
          <w:rFonts w:hint="cs"/>
          <w:sz w:val="28"/>
          <w:rtl/>
        </w:rPr>
        <w:t xml:space="preserve"> تغییری در تعداد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ی که دچار بیماری قلبی می‌شوند کاهش نیافته است. در حالی ک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 </w:t>
      </w:r>
      <w:r w:rsidR="00A55B69" w:rsidRPr="00035908">
        <w:rPr>
          <w:rStyle w:val="tlid-translation"/>
          <w:rFonts w:hint="cs"/>
          <w:sz w:val="28"/>
          <w:rtl/>
        </w:rPr>
        <w:t>ممكن است</w:t>
      </w:r>
      <w:r w:rsidR="00FE51D5" w:rsidRPr="00035908">
        <w:rPr>
          <w:rStyle w:val="tlid-translation"/>
          <w:rFonts w:hint="cs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هر مکانی دچار حملات قلبی شوند، بنابراین به این نتیجه خواهیم رسید که </w:t>
      </w:r>
      <w:r w:rsidR="00A55B69" w:rsidRPr="00035908">
        <w:rPr>
          <w:rStyle w:val="tlid-translation"/>
          <w:rFonts w:hint="cs"/>
          <w:sz w:val="28"/>
          <w:rtl/>
        </w:rPr>
        <w:t>عوامل مسبب بيماري‌هاي قلبي در محل وقوع حادثه و اماكن خطرناك</w:t>
      </w:r>
      <w:r w:rsidR="00FE51D5">
        <w:rPr>
          <w:rStyle w:val="tlid-translation"/>
          <w:rFonts w:hint="cs"/>
          <w:sz w:val="28"/>
          <w:rtl/>
        </w:rPr>
        <w:t xml:space="preserve">هستند بسیار افزایش یافته و باعث تشدید مشکلات اساسی وبیماری قلبی </w:t>
      </w:r>
      <w:r w:rsidR="00F07A7D">
        <w:rPr>
          <w:rStyle w:val="tlid-translation"/>
          <w:rFonts w:hint="cs"/>
          <w:sz w:val="28"/>
          <w:rtl/>
        </w:rPr>
        <w:t>می‌شود</w:t>
      </w:r>
      <w:r w:rsidR="00FE51D5">
        <w:rPr>
          <w:rStyle w:val="tlid-translation"/>
          <w:rFonts w:hint="cs"/>
          <w:sz w:val="28"/>
          <w:rtl/>
        </w:rPr>
        <w:t>.</w:t>
      </w:r>
    </w:p>
    <w:p w14:paraId="6962667D" w14:textId="60703341" w:rsidR="00C65DC7" w:rsidRDefault="00306E8D" w:rsidP="00C65DC7">
      <w:pPr>
        <w:pStyle w:val="a8"/>
        <w:rPr>
          <w:rStyle w:val="tlid-translation"/>
          <w:sz w:val="28"/>
        </w:rPr>
      </w:pPr>
      <w:r w:rsidRPr="00C65DC7">
        <w:rPr>
          <w:rStyle w:val="tlid-translation"/>
          <w:rFonts w:hint="cs"/>
          <w:sz w:val="28"/>
          <w:rtl/>
        </w:rPr>
        <w:t>توسعه 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سنسور</w:t>
      </w:r>
      <w:r w:rsidR="00FE51D5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rFonts w:hint="cs"/>
          <w:sz w:val="28"/>
          <w:rtl/>
        </w:rPr>
        <w:t xml:space="preserve"> پوشیدنی در حال حاضر به فرماندهان </w:t>
      </w:r>
      <w:r w:rsidR="00FE51D5">
        <w:rPr>
          <w:rStyle w:val="tlid-translation"/>
          <w:rFonts w:hint="cs"/>
          <w:sz w:val="28"/>
          <w:rtl/>
        </w:rPr>
        <w:t>عملیات</w:t>
      </w:r>
      <w:r w:rsidRPr="00C65DC7">
        <w:rPr>
          <w:rStyle w:val="tlid-translation"/>
          <w:rFonts w:hint="cs"/>
          <w:sz w:val="28"/>
          <w:rtl/>
        </w:rPr>
        <w:t xml:space="preserve"> یا افراد تعیین شده امکان نظارت بر سلامت فیزیولوژیکی و سلامت</w:t>
      </w:r>
      <w:r w:rsidR="00FE51D5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rFonts w:hint="cs"/>
          <w:sz w:val="28"/>
          <w:rtl/>
        </w:rPr>
        <w:t xml:space="preserve"> هر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 را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د که در صحنه آتش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 فعالیت می‌کنند. با 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حسگر پوشیدنی،</w:t>
      </w:r>
      <w:r w:rsidR="00FA133B">
        <w:rPr>
          <w:rStyle w:val="tlid-translation"/>
          <w:rFonts w:hint="cs"/>
          <w:sz w:val="28"/>
          <w:rtl/>
        </w:rPr>
        <w:t xml:space="preserve"> عليرغم اين كه</w:t>
      </w:r>
      <w:r w:rsidRPr="00C65DC7">
        <w:rPr>
          <w:rStyle w:val="tlid-translation"/>
          <w:rFonts w:hint="cs"/>
          <w:sz w:val="28"/>
          <w:rtl/>
        </w:rPr>
        <w:t xml:space="preserve">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توانند علائم حیاتی خود را داشته باشند، امکان ردیابی مکان آنها را در یک ساختار</w:t>
      </w:r>
      <w:r w:rsidR="00FA133B">
        <w:rPr>
          <w:rStyle w:val="tlid-translation"/>
          <w:rFonts w:hint="cs"/>
          <w:sz w:val="28"/>
          <w:rtl/>
        </w:rPr>
        <w:t xml:space="preserve">با توجه به </w:t>
      </w:r>
      <w:r w:rsidRPr="00C65DC7">
        <w:rPr>
          <w:rStyle w:val="tlid-translation"/>
          <w:rFonts w:hint="cs"/>
          <w:sz w:val="28"/>
          <w:rtl/>
        </w:rPr>
        <w:t xml:space="preserve"> سرعت و جهت حرکت آنها نیز </w:t>
      </w:r>
      <w:r w:rsidR="00FA133B" w:rsidRPr="00C65DC7">
        <w:rPr>
          <w:rStyle w:val="tlid-translation"/>
          <w:rFonts w:hint="cs"/>
          <w:sz w:val="28"/>
          <w:rtl/>
        </w:rPr>
        <w:t xml:space="preserve">در زمان واقعی </w:t>
      </w:r>
      <w:r w:rsidRPr="00C65DC7">
        <w:rPr>
          <w:rStyle w:val="tlid-translation"/>
          <w:rFonts w:hint="cs"/>
          <w:sz w:val="28"/>
          <w:rtl/>
        </w:rPr>
        <w:t>فراهم می‌کند</w:t>
      </w:r>
      <w:r w:rsidR="00C65DC7">
        <w:rPr>
          <w:rStyle w:val="tlid-translation"/>
          <w:sz w:val="28"/>
        </w:rPr>
        <w:t>.</w:t>
      </w:r>
    </w:p>
    <w:p w14:paraId="5CD48DC0" w14:textId="0683307A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آوری سنسور پوشیدنی در سرویس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تأثیر بسزایی در بهبود سلامت و ایمنی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نخواهد داشت بلکه با توسعه کامل ، جنبه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های دیگری از حرف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مانند جستجو و نجات و </w:t>
      </w:r>
      <w:r w:rsidR="00FA133B">
        <w:rPr>
          <w:rStyle w:val="tlid-translation"/>
          <w:rFonts w:hint="cs"/>
          <w:sz w:val="28"/>
          <w:rtl/>
        </w:rPr>
        <w:t>مهار</w:t>
      </w:r>
      <w:r w:rsidRPr="00C65DC7">
        <w:rPr>
          <w:rStyle w:val="tlid-translation"/>
          <w:rFonts w:hint="cs"/>
          <w:sz w:val="28"/>
          <w:rtl/>
        </w:rPr>
        <w:t xml:space="preserve"> آتش را نیز بهبود می بخشد</w:t>
      </w:r>
      <w:r w:rsidRPr="00C65DC7">
        <w:rPr>
          <w:rStyle w:val="tlid-translation"/>
          <w:rFonts w:hint="cs"/>
          <w:sz w:val="28"/>
        </w:rPr>
        <w:t>.</w:t>
      </w:r>
      <w:r w:rsidRPr="00C65DC7">
        <w:rPr>
          <w:rStyle w:val="tlid-translation"/>
          <w:rFonts w:hint="cs"/>
          <w:sz w:val="28"/>
          <w:rtl/>
        </w:rPr>
        <w:t xml:space="preserve"> </w:t>
      </w:r>
    </w:p>
    <w:p w14:paraId="614EEE04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2C0E058B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30F7632A" w14:textId="02A83BD5" w:rsidR="00306E8D" w:rsidRPr="00C65DC7" w:rsidRDefault="00306E8D" w:rsidP="00C65DC7">
      <w:pPr>
        <w:pStyle w:val="a8"/>
        <w:rPr>
          <w:rStyle w:val="tlid-translation"/>
          <w:rFonts w:asciiTheme="majorBidi" w:hAnsiTheme="majorBidi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کلمات کلیدی: اینترنت اشیاء، آتش‌سوزی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ختمان</w:t>
      </w:r>
      <w:r w:rsidRPr="00C65DC7">
        <w:rPr>
          <w:rStyle w:val="tlid-translation"/>
          <w:rFonts w:asciiTheme="majorBidi" w:hAnsiTheme="majorBidi"/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 w:hint="cs"/>
          <w:sz w:val="28"/>
          <w:rtl/>
        </w:rPr>
        <w:t>پلاسکو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نسور</w:t>
      </w:r>
      <w:r w:rsidRPr="00C65DC7">
        <w:rPr>
          <w:rStyle w:val="tlid-translation"/>
          <w:rFonts w:asciiTheme="majorBidi" w:hAnsiTheme="majorBidi" w:hint="cs"/>
          <w:sz w:val="28"/>
          <w:rtl/>
        </w:rPr>
        <w:t>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لامت</w:t>
      </w:r>
      <w:r w:rsidRPr="00C65DC7">
        <w:rPr>
          <w:rStyle w:val="tlid-translation"/>
          <w:rFonts w:asciiTheme="majorBidi" w:hAnsiTheme="majorBidi" w:hint="cs"/>
          <w:sz w:val="28"/>
          <w:rtl/>
        </w:rPr>
        <w:t xml:space="preserve">ی، </w:t>
      </w:r>
      <w:r w:rsidR="00B2662D">
        <w:rPr>
          <w:rStyle w:val="tlid-translation"/>
          <w:rFonts w:asciiTheme="majorBidi" w:hAnsiTheme="majorBidi" w:hint="cs"/>
          <w:sz w:val="28"/>
          <w:rtl/>
        </w:rPr>
        <w:t>آتش‌نشان</w:t>
      </w:r>
    </w:p>
    <w:p w14:paraId="792D8F57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footerReference w:type="default" r:id="rId13"/>
          <w:footerReference w:type="first" r:id="rId14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63E0F16B" w14:textId="77777777" w:rsidR="0026721C" w:rsidRDefault="0026721C" w:rsidP="00306E8D">
      <w:pPr>
        <w:pStyle w:val="ac"/>
        <w:rPr>
          <w:rtl/>
        </w:rPr>
      </w:pPr>
      <w:r w:rsidRPr="00627E43">
        <w:rPr>
          <w:rFonts w:hint="cs"/>
          <w:rtl/>
        </w:rPr>
        <w:lastRenderedPageBreak/>
        <w:t>فهرست مطالب</w:t>
      </w:r>
    </w:p>
    <w:p w14:paraId="711EEFAD" w14:textId="6FF297D0" w:rsidR="004E4BE6" w:rsidRPr="004E4BE6" w:rsidRDefault="0026721C" w:rsidP="004E4BE6">
      <w:pPr>
        <w:pStyle w:val="TOC2"/>
        <w:rPr>
          <w:rFonts w:eastAsiaTheme="minorEastAsia"/>
          <w:rtl/>
        </w:rPr>
      </w:pPr>
      <w:r w:rsidRPr="0015646C">
        <w:rPr>
          <w:rtl/>
        </w:rPr>
        <w:fldChar w:fldCharType="begin"/>
      </w:r>
      <w:r w:rsidRPr="0015646C">
        <w:rPr>
          <w:rtl/>
        </w:rPr>
        <w:instrText xml:space="preserve"> </w:instrText>
      </w:r>
      <w:r w:rsidRPr="0015646C">
        <w:rPr>
          <w:rFonts w:hint="cs"/>
        </w:rPr>
        <w:instrText>TOC</w:instrText>
      </w:r>
      <w:r w:rsidRPr="0015646C">
        <w:rPr>
          <w:rFonts w:hint="cs"/>
          <w:rtl/>
        </w:rPr>
        <w:instrText xml:space="preserve"> \</w:instrText>
      </w:r>
      <w:r w:rsidRPr="0015646C">
        <w:rPr>
          <w:rFonts w:hint="cs"/>
        </w:rPr>
        <w:instrText>o "1-3" \h \z \u</w:instrText>
      </w:r>
      <w:r w:rsidRPr="0015646C">
        <w:rPr>
          <w:rtl/>
        </w:rPr>
        <w:instrText xml:space="preserve"> </w:instrText>
      </w:r>
      <w:r w:rsidRPr="0015646C">
        <w:rPr>
          <w:rtl/>
        </w:rPr>
        <w:fldChar w:fldCharType="separate"/>
      </w:r>
      <w:hyperlink w:anchor="_Toc2510877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1: کل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ADDA11B" w14:textId="606922B4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7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1- مقدمه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7A59F5" w14:textId="11DB12B8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7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2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ن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مسئله</w:t>
        </w:r>
        <w:r w:rsidR="004E4BE6" w:rsidRPr="004E4BE6">
          <w:rPr>
            <w:rStyle w:val="IntenseReference"/>
            <w:webHidden/>
            <w:szCs w:val="24"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7D9DAFA" w14:textId="23977DE2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7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3- اه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و ضرورت انجام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BB293E4" w14:textId="74E1427D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4- جنبه ج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بودن و نو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CE08166" w14:textId="7BFB7A17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5- اهداف مشخص تحقي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BD0EB5E" w14:textId="6A558A98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6- سوال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8E2294D" w14:textId="60052DAA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7- فرضيه‌هاي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75732A2" w14:textId="742F1E48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8- متغ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ر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73E4B84" w14:textId="5E725015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9- ساختار س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ا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BE3D88D" w14:textId="0E0C0F96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2: مروري بر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و پ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نه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6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EF76BA5" w14:textId="4FF2B31A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-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7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4E96B49" w14:textId="6C0BFDE6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 تع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ف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9C5C142" w14:textId="75ACED9B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8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آتش‌نشان :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293F6D6" w14:textId="3806D88C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3- فناوري هوشمند 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ترن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ا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171653A" w14:textId="2B3209B2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4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6455B14" w14:textId="688D22B0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5- علل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DC3F584" w14:textId="7561E194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6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ز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ه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زشک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0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1AEAE55" w14:textId="7964D772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7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سرو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س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آتش‌نشا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562C380" w14:textId="14DEF431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8- نقاط قدرت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8F2F06B" w14:textId="7327B47D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</w:t>
        </w:r>
        <w:r w:rsidR="004E4BE6" w:rsidRPr="004E4BE6">
          <w:rPr>
            <w:rtl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- نقاط  ضعف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AFE40CB" w14:textId="315DFD21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ف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7087268" w14:textId="7F540F6F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2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ارتباط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A19BE46" w14:textId="11F88555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79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3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سنسو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A549A4" w14:textId="09AE843A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80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0-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06D3A0" w14:textId="0E3B4D63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80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1- متناسب بودن و دامنه مسائل مربوط به حرکت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8F159B2" w14:textId="707B6AA1" w:rsidR="004E4BE6" w:rsidRPr="004E4BE6" w:rsidRDefault="001E184A" w:rsidP="004E4BE6">
      <w:pPr>
        <w:pStyle w:val="TOC2"/>
        <w:rPr>
          <w:rFonts w:eastAsiaTheme="minorEastAsia"/>
          <w:rtl/>
        </w:rPr>
      </w:pPr>
      <w:hyperlink w:anchor="_Toc2510880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2- کار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صورت گرفته تا به امروز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E0AE0D3" w14:textId="79F48703" w:rsidR="004E4BE6" w:rsidRDefault="001E184A" w:rsidP="004E4BE6">
      <w:pPr>
        <w:pStyle w:val="TOC2"/>
        <w:rPr>
          <w:rFonts w:asciiTheme="minorHAnsi" w:eastAsiaTheme="minorEastAsia" w:hAnsiTheme="minorHAnsi" w:cstheme="minorBidi"/>
          <w:bCs/>
          <w:sz w:val="22"/>
          <w:szCs w:val="22"/>
          <w:rtl/>
        </w:rPr>
      </w:pPr>
      <w:hyperlink w:anchor="_Toc2510880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منابع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255448" w14:textId="425FCC5A" w:rsidR="0026721C" w:rsidRDefault="0026721C" w:rsidP="00306E8D">
      <w:pPr>
        <w:pStyle w:val="ad"/>
        <w:rPr>
          <w:rtl/>
        </w:rPr>
      </w:pPr>
      <w:r w:rsidRPr="0015646C">
        <w:rPr>
          <w:rFonts w:cs="B Nazanin"/>
          <w:rtl/>
        </w:rPr>
        <w:fldChar w:fldCharType="end"/>
      </w:r>
    </w:p>
    <w:p w14:paraId="015DE474" w14:textId="0A11D9F6" w:rsidR="00306E8D" w:rsidRDefault="00306E8D" w:rsidP="00306E8D">
      <w:pPr>
        <w:pStyle w:val="ad"/>
        <w:rPr>
          <w:rtl/>
        </w:rPr>
      </w:pPr>
    </w:p>
    <w:p w14:paraId="69E35F19" w14:textId="52C43848" w:rsidR="00306E8D" w:rsidRDefault="00306E8D" w:rsidP="00306E8D">
      <w:pPr>
        <w:pStyle w:val="ad"/>
        <w:rPr>
          <w:rtl/>
        </w:rPr>
      </w:pPr>
    </w:p>
    <w:p w14:paraId="3EB6AA6C" w14:textId="569B4BF6" w:rsidR="00306E8D" w:rsidRDefault="00306E8D" w:rsidP="00306E8D">
      <w:pPr>
        <w:pStyle w:val="ad"/>
        <w:rPr>
          <w:rtl/>
        </w:rPr>
      </w:pPr>
    </w:p>
    <w:p w14:paraId="1EBDF409" w14:textId="77777777" w:rsidR="005F421E" w:rsidRDefault="005F421E" w:rsidP="00306E8D">
      <w:pPr>
        <w:pStyle w:val="ad"/>
        <w:rPr>
          <w:rtl/>
        </w:rPr>
      </w:pPr>
    </w:p>
    <w:p w14:paraId="3A1F0B00" w14:textId="77777777" w:rsidR="0026721C" w:rsidRDefault="0026721C" w:rsidP="00306E8D">
      <w:pPr>
        <w:pStyle w:val="ac"/>
        <w:rPr>
          <w:rtl/>
        </w:rPr>
      </w:pPr>
      <w:r w:rsidRPr="0059543D">
        <w:rPr>
          <w:rFonts w:hint="cs"/>
          <w:rtl/>
        </w:rPr>
        <w:lastRenderedPageBreak/>
        <w:t>فهرست اشکال</w:t>
      </w:r>
    </w:p>
    <w:p w14:paraId="74774161" w14:textId="3A3138C8" w:rsidR="00A652C9" w:rsidRDefault="0026721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TOC</w:instrText>
      </w:r>
      <w:r>
        <w:rPr>
          <w:rFonts w:hint="cs"/>
          <w:rtl/>
          <w:lang w:bidi="fa-IR"/>
        </w:rPr>
        <w:instrText xml:space="preserve"> \</w:instrText>
      </w:r>
      <w:r>
        <w:rPr>
          <w:rFonts w:hint="cs"/>
          <w:lang w:bidi="fa-IR"/>
        </w:rPr>
        <w:instrText>h \z \t</w:instrText>
      </w:r>
      <w:r>
        <w:rPr>
          <w:rFonts w:hint="cs"/>
          <w:rtl/>
          <w:lang w:bidi="fa-IR"/>
        </w:rPr>
        <w:instrText xml:space="preserve"> "زيرنويس شکل" \</w:instrText>
      </w:r>
      <w:r>
        <w:rPr>
          <w:rFonts w:hint="cs"/>
          <w:lang w:bidi="fa-IR"/>
        </w:rPr>
        <w:instrText>c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  <w:fldChar w:fldCharType="separate"/>
      </w:r>
      <w:hyperlink w:anchor="_Toc36685105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1)</w:t>
        </w:r>
        <w:r w:rsidR="00A652C9" w:rsidRPr="00944144">
          <w:rPr>
            <w:rStyle w:val="Hyperlink"/>
            <w:noProof/>
            <w:rtl/>
            <w:lang w:bidi="fa-IR"/>
          </w:rPr>
          <w:t xml:space="preserve"> فناوري هوشمند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ترنت</w:t>
        </w:r>
        <w:r w:rsidR="00A652C9" w:rsidRPr="00944144">
          <w:rPr>
            <w:rStyle w:val="Hyperlink"/>
            <w:noProof/>
            <w:rtl/>
            <w:lang w:bidi="fa-IR"/>
          </w:rPr>
          <w:t xml:space="preserve"> ا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ا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5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9</w:t>
        </w:r>
        <w:r w:rsidR="00A652C9">
          <w:rPr>
            <w:noProof/>
            <w:webHidden/>
            <w:rtl/>
          </w:rPr>
          <w:fldChar w:fldCharType="end"/>
        </w:r>
      </w:hyperlink>
    </w:p>
    <w:p w14:paraId="1E14283E" w14:textId="4EF07E2B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6" w:history="1">
        <w:r w:rsidR="00A652C9" w:rsidRPr="00944144">
          <w:rPr>
            <w:rStyle w:val="Hyperlink"/>
            <w:rFonts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2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کاربر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بکه ب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</w:t>
        </w:r>
        <w:r w:rsidR="00A652C9" w:rsidRPr="00944144">
          <w:rPr>
            <w:rStyle w:val="Hyperlink"/>
            <w:noProof/>
            <w:rtl/>
            <w:lang w:bidi="fa-IR"/>
          </w:rPr>
          <w:t xml:space="preserve"> بد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6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5</w:t>
        </w:r>
        <w:r w:rsidR="00A652C9">
          <w:rPr>
            <w:noProof/>
            <w:webHidden/>
            <w:rtl/>
          </w:rPr>
          <w:fldChar w:fldCharType="end"/>
        </w:r>
      </w:hyperlink>
    </w:p>
    <w:p w14:paraId="06588BB3" w14:textId="61450B77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7" w:history="1">
        <w:r w:rsidR="00A652C9" w:rsidRPr="00944144">
          <w:rPr>
            <w:rStyle w:val="Hyperlink"/>
            <w:rFonts w:ascii="Arial" w:hAnsi="Arial"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3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ص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تجه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زات</w:t>
        </w:r>
        <w:r w:rsidR="00A652C9" w:rsidRPr="00944144">
          <w:rPr>
            <w:rStyle w:val="Hyperlink"/>
            <w:noProof/>
            <w:rtl/>
            <w:lang w:bidi="fa-IR"/>
          </w:rPr>
          <w:t xml:space="preserve"> حفاظت شخص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ascii="Arial" w:hAnsi="Arial" w:cs="Arial"/>
            <w:noProof/>
            <w:rtl/>
            <w:lang w:bidi="fa-IR"/>
          </w:rPr>
          <w:t xml:space="preserve"> مجهز شده به سنسور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7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6</w:t>
        </w:r>
        <w:r w:rsidR="00A652C9">
          <w:rPr>
            <w:noProof/>
            <w:webHidden/>
            <w:rtl/>
          </w:rPr>
          <w:fldChar w:fldCharType="end"/>
        </w:r>
      </w:hyperlink>
    </w:p>
    <w:p w14:paraId="0DF3F5D9" w14:textId="74163537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8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4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نت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ج</w:t>
        </w:r>
        <w:r w:rsidR="00A652C9" w:rsidRPr="00944144">
          <w:rPr>
            <w:rStyle w:val="Hyperlink"/>
            <w:noProof/>
            <w:rtl/>
            <w:lang w:bidi="fa-IR"/>
          </w:rPr>
          <w:t xml:space="preserve"> تست تماس با پوست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چن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</w:t>
        </w:r>
        <w:r w:rsidR="00A652C9" w:rsidRPr="00944144">
          <w:rPr>
            <w:rStyle w:val="Hyperlink"/>
            <w:noProof/>
            <w:rtl/>
            <w:lang w:bidi="fa-IR"/>
          </w:rPr>
          <w:t xml:space="preserve"> مشکل ، با استفاده از لباس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محکم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8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8</w:t>
        </w:r>
        <w:r w:rsidR="00A652C9">
          <w:rPr>
            <w:noProof/>
            <w:webHidden/>
            <w:rtl/>
          </w:rPr>
          <w:fldChar w:fldCharType="end"/>
        </w:r>
      </w:hyperlink>
    </w:p>
    <w:p w14:paraId="632B3290" w14:textId="7B47C9B7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9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5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قسمت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و خارج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(سمت چپ)؛ پو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دن نمونه او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ه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که عملکرد فقط با نماد نوار قلب (چپ و راست) قابل مشاهده است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9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0B3FA904" w14:textId="1ECBA0A4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0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6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نخ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رشت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جنس است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ل ضد زنگ است که بر رو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به شکل ع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ق دوخته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ود و با الکترود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نوار قلب و سنسور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گر تماس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د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0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2443A4BE" w14:textId="09E89A9F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1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7)</w:t>
        </w:r>
        <w:r w:rsidR="00A652C9" w:rsidRPr="00944144">
          <w:rPr>
            <w:rStyle w:val="Hyperlink"/>
            <w:noProof/>
            <w:rtl/>
            <w:lang w:bidi="fa-IR"/>
          </w:rPr>
          <w:t xml:space="preserve"> لباس ز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ر</w:t>
        </w:r>
        <w:r w:rsidR="00A652C9" w:rsidRPr="00944144">
          <w:rPr>
            <w:rStyle w:val="Hyperlink"/>
            <w:noProof/>
            <w:rtl/>
            <w:lang w:bidi="fa-IR"/>
          </w:rPr>
          <w:t xml:space="preserve">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1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1</w:t>
        </w:r>
        <w:r w:rsidR="00A652C9">
          <w:rPr>
            <w:noProof/>
            <w:webHidden/>
            <w:rtl/>
          </w:rPr>
          <w:fldChar w:fldCharType="end"/>
        </w:r>
      </w:hyperlink>
    </w:p>
    <w:p w14:paraId="5213DFE5" w14:textId="0DD57B95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2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8)</w:t>
        </w:r>
        <w:r w:rsidR="00A652C9" w:rsidRPr="00944144">
          <w:rPr>
            <w:rStyle w:val="Hyperlink"/>
            <w:noProof/>
            <w:rtl/>
            <w:lang w:bidi="fa-IR"/>
          </w:rPr>
          <w:t xml:space="preserve"> موارد استفاده شده در ژاکت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ن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2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2</w:t>
        </w:r>
        <w:r w:rsidR="00A652C9">
          <w:rPr>
            <w:noProof/>
            <w:webHidden/>
            <w:rtl/>
          </w:rPr>
          <w:fldChar w:fldCharType="end"/>
        </w:r>
      </w:hyperlink>
    </w:p>
    <w:p w14:paraId="5F8129FC" w14:textId="78AB1EB3" w:rsidR="00A652C9" w:rsidRDefault="001E184A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3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9)</w:t>
        </w:r>
        <w:r w:rsidR="00A652C9" w:rsidRPr="00944144">
          <w:rPr>
            <w:rStyle w:val="Hyperlink"/>
            <w:noProof/>
            <w:rtl/>
            <w:lang w:bidi="fa-IR"/>
          </w:rPr>
          <w:t xml:space="preserve"> ژاکت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3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3</w:t>
        </w:r>
        <w:r w:rsidR="00A652C9">
          <w:rPr>
            <w:noProof/>
            <w:webHidden/>
            <w:rtl/>
          </w:rPr>
          <w:fldChar w:fldCharType="end"/>
        </w:r>
      </w:hyperlink>
    </w:p>
    <w:p w14:paraId="094E1B4A" w14:textId="7934818F" w:rsidR="0026721C" w:rsidRPr="00627E43" w:rsidRDefault="0026721C" w:rsidP="00306E8D">
      <w:pPr>
        <w:pStyle w:val="a8"/>
        <w:rPr>
          <w:rtl/>
          <w:lang w:bidi="fa-IR"/>
        </w:rPr>
      </w:pPr>
      <w:r>
        <w:rPr>
          <w:rtl/>
          <w:lang w:bidi="fa-IR"/>
        </w:rPr>
        <w:fldChar w:fldCharType="end"/>
      </w:r>
    </w:p>
    <w:p w14:paraId="0409EFC3" w14:textId="0EE6FB6A" w:rsidR="0026721C" w:rsidRPr="00627E43" w:rsidRDefault="0026721C" w:rsidP="00B2662D">
      <w:pPr>
        <w:pStyle w:val="ac"/>
        <w:rPr>
          <w:rtl/>
        </w:rPr>
      </w:pPr>
      <w:r w:rsidRPr="00BE1FCF">
        <w:rPr>
          <w:rtl/>
        </w:rPr>
        <w:br w:type="page"/>
      </w:r>
    </w:p>
    <w:p w14:paraId="0C3FC5C3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05928CFB" w14:textId="77777777" w:rsidR="0026721C" w:rsidRPr="00B63F56" w:rsidRDefault="0026721C" w:rsidP="00306E8D">
      <w:pPr>
        <w:rPr>
          <w:rtl/>
        </w:rPr>
      </w:pPr>
    </w:p>
    <w:p w14:paraId="62372311" w14:textId="77777777" w:rsidR="0026721C" w:rsidRPr="00B63F56" w:rsidRDefault="0026721C" w:rsidP="00306E8D">
      <w:pPr>
        <w:rPr>
          <w:rtl/>
        </w:rPr>
      </w:pPr>
    </w:p>
    <w:p w14:paraId="7849319E" w14:textId="77777777" w:rsidR="0026721C" w:rsidRPr="00B63F56" w:rsidRDefault="0026721C" w:rsidP="00306E8D">
      <w:pPr>
        <w:rPr>
          <w:rtl/>
        </w:rPr>
      </w:pPr>
    </w:p>
    <w:p w14:paraId="2B017090" w14:textId="77777777" w:rsidR="0026721C" w:rsidRPr="00B63F56" w:rsidRDefault="0026721C" w:rsidP="00306E8D">
      <w:pPr>
        <w:rPr>
          <w:rtl/>
        </w:rPr>
      </w:pPr>
    </w:p>
    <w:p w14:paraId="71480905" w14:textId="77777777" w:rsidR="0026721C" w:rsidRPr="00B63F56" w:rsidRDefault="0026721C" w:rsidP="00306E8D">
      <w:pPr>
        <w:rPr>
          <w:rtl/>
        </w:rPr>
      </w:pPr>
    </w:p>
    <w:p w14:paraId="738EF44F" w14:textId="304DE743" w:rsidR="0026721C" w:rsidRPr="00627E43" w:rsidRDefault="0026721C" w:rsidP="004E4BE6">
      <w:pPr>
        <w:pStyle w:val="a"/>
        <w:rPr>
          <w:rtl/>
        </w:rPr>
      </w:pPr>
      <w:bookmarkStart w:id="2" w:name="_Toc106512938"/>
      <w:bookmarkStart w:id="3" w:name="_Toc209236398"/>
      <w:bookmarkStart w:id="4" w:name="_Toc209240155"/>
      <w:bookmarkStart w:id="5" w:name="_Toc209240167"/>
      <w:r>
        <w:rPr>
          <w:rtl/>
        </w:rPr>
        <w:br/>
      </w:r>
      <w:bookmarkStart w:id="6" w:name="_Toc25108776"/>
      <w:bookmarkEnd w:id="2"/>
      <w:bookmarkEnd w:id="3"/>
      <w:bookmarkEnd w:id="4"/>
      <w:bookmarkEnd w:id="5"/>
      <w:r w:rsidR="004831BB" w:rsidRPr="004831BB">
        <w:rPr>
          <w:rtl/>
        </w:rPr>
        <w:t>کل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ات</w:t>
      </w:r>
      <w:r w:rsidR="004831BB" w:rsidRPr="004831BB">
        <w:rPr>
          <w:rtl/>
        </w:rPr>
        <w:t xml:space="preserve"> تحق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ق</w:t>
      </w:r>
      <w:bookmarkEnd w:id="6"/>
    </w:p>
    <w:p w14:paraId="4E3F5F54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225BDE44" w14:textId="1CBA0F2E" w:rsidR="004831BB" w:rsidRPr="00604AE5" w:rsidRDefault="009E08BF" w:rsidP="00306E8D">
      <w:pPr>
        <w:pStyle w:val="a0"/>
        <w:rPr>
          <w:rtl/>
        </w:rPr>
      </w:pPr>
      <w:bookmarkStart w:id="7" w:name="_Toc209236399"/>
      <w:r>
        <w:rPr>
          <w:rtl/>
        </w:rPr>
        <w:br w:type="page"/>
      </w:r>
      <w:bookmarkStart w:id="8" w:name="_Toc25108777"/>
      <w:r w:rsidR="004831BB" w:rsidRPr="00604AE5">
        <w:rPr>
          <w:rFonts w:hint="cs"/>
          <w:rtl/>
        </w:rPr>
        <w:lastRenderedPageBreak/>
        <w:t>مقدمه</w:t>
      </w:r>
      <w:bookmarkEnd w:id="8"/>
      <w:r w:rsidR="004831BB" w:rsidRPr="00604AE5">
        <w:rPr>
          <w:rFonts w:hint="cs"/>
          <w:rtl/>
        </w:rPr>
        <w:t xml:space="preserve">      </w:t>
      </w:r>
    </w:p>
    <w:p w14:paraId="489CC8DD" w14:textId="2AE1CAD3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آتش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قدی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ای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وا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زما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وتاه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ر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لامت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ر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ط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نداز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ن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ریف، 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ب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و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خواس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حظ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ق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نتر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ارج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عمولاً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ر توأ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. 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جاری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 عنو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ول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ندمرت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درن خاورمی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۱۷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ب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ک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ل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سال</w:t>
      </w:r>
      <w:r w:rsidRPr="00C65DC7">
        <w:rPr>
          <w:rtl/>
        </w:rPr>
        <w:t xml:space="preserve"> 1962 </w:t>
      </w:r>
      <w:r w:rsidRPr="00C65DC7">
        <w:rPr>
          <w:rFonts w:hint="cs"/>
          <w:rtl/>
        </w:rPr>
        <w:t>میلا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تتاح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راک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 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وشاک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یشت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باس بو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ب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ب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پرداخ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حت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شت گ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پسو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تص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ر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 گرفت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اصل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قی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۲۰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ثانی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ع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علا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، مأموران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>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ح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سی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غ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ردند، سپس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ی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روه‌ه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کن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وری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زش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صحنه حض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ف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مد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.</w:t>
      </w:r>
    </w:p>
    <w:p w14:paraId="41D2A3DF" w14:textId="6639245C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درحالی 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ف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3226C6">
        <w:rPr>
          <w:rFonts w:hint="cs"/>
          <w:rtl/>
        </w:rPr>
        <w:t>‌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گه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t xml:space="preserve"> </w:t>
      </w:r>
      <w:r w:rsidRPr="00C65DC7">
        <w:rPr>
          <w:rFonts w:hint="cs"/>
          <w:rtl/>
        </w:rPr>
        <w:t>بخ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ق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زب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شی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یو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ی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ح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نو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داد</w:t>
      </w:r>
      <w:r w:rsidRPr="00C65DC7">
        <w:rPr>
          <w:rtl/>
        </w:rPr>
        <w:t xml:space="preserve"> 30 </w:t>
      </w:r>
      <w:r w:rsidR="00B2662D">
        <w:rPr>
          <w:rFonts w:hint="cs"/>
          <w:rtl/>
        </w:rPr>
        <w:t>آتش‌نش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خ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ح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ند</w:t>
      </w:r>
      <w:r w:rsidR="00570C9F" w:rsidRPr="00C65DC7">
        <w:rPr>
          <w:rtl/>
        </w:rPr>
        <w:fldChar w:fldCharType="begin"/>
      </w:r>
      <w:r w:rsidR="00570C9F" w:rsidRPr="00C65DC7">
        <w:rPr>
          <w:rtl/>
        </w:rPr>
        <w:instrText xml:space="preserve"> </w:instrText>
      </w:r>
      <w:r w:rsidR="00570C9F" w:rsidRPr="00C65DC7">
        <w:instrText>ADDIN EN.CITE &lt;EndNote&gt;&lt;Cite&gt;&lt;Author&gt;Khorasani-Zavareh&lt;/Author&gt;&lt;Year&gt;2018&lt;/Year&gt;&lt;RecNum&gt;3&lt;/RecNum&gt;&lt;DisplayText&gt;[1]&lt;/DisplayText&gt;&lt;record&gt;&lt;rec-number&gt;3&lt;/rec-number&gt;&lt;foreign-keys&gt;&lt;key app="EN" db-id="z5xasp9efapp0ke5twvx5zatfs9zf9w9vv9v" timestamp="15738376</w:instrText>
      </w:r>
      <w:r w:rsidR="00570C9F" w:rsidRPr="00C65DC7">
        <w:rPr>
          <w:rtl/>
        </w:rPr>
        <w:instrText>15"&gt;3&lt;/</w:instrText>
      </w:r>
      <w:r w:rsidR="00570C9F" w:rsidRPr="00C65DC7">
        <w:instrText>key&gt;&lt;/foreign-keys&gt;&lt;ref-type name="Journal Article"&gt;17&lt;/ref-type&gt;&lt;contributors&gt;&lt;authors&gt;&lt;author&gt;Khorasani-Zavareh, Davoud&lt;/author&gt;&lt;author&gt;Shokouhi, Mohammadreza&lt;/author&gt;&lt;/authors&gt;&lt;/contributors&gt;&lt;titles&gt;&lt;title&gt;Collapse of the Plasco Building due to</w:instrText>
      </w:r>
      <w:r w:rsidR="00570C9F" w:rsidRPr="00C65DC7">
        <w:rPr>
          <w:rtl/>
        </w:rPr>
        <w:instrText xml:space="preserve"> </w:instrText>
      </w:r>
      <w:r w:rsidR="00570C9F" w:rsidRPr="00C65DC7">
        <w:instrText>Fires and its Lessons Iearnt&lt;/title&gt;&lt;secondary-title&gt;Safety Promotion and Injury Prevention&lt;/secondary-title&gt;&lt;/titles&gt;&lt;periodical&gt;&lt;full-title&gt;Safety Promotion and Injury Prevention&lt;/full-title&gt;&lt;/periodical&gt;&lt;pages&gt;120-124&lt;/pages&gt;&lt;volume&gt;5&lt;/volume&gt;&lt;number&gt;3</w:instrText>
      </w:r>
      <w:r w:rsidR="00570C9F" w:rsidRPr="00C65DC7">
        <w:rPr>
          <w:rtl/>
        </w:rPr>
        <w:instrText>&lt;/</w:instrText>
      </w:r>
      <w:r w:rsidR="00570C9F" w:rsidRPr="00C65DC7">
        <w:instrText>number&gt;&lt;dates&gt;&lt;year&gt;2018&lt;/year&gt;&lt;/dates&gt;&lt;isbn&gt;2383-1901&lt;/isbn&gt;&lt;urls&gt;&lt;/urls&gt;&lt;/record&gt;&lt;/Cite&gt;&lt;/EndNote</w:instrText>
      </w:r>
      <w:r w:rsidR="00570C9F" w:rsidRPr="00C65DC7">
        <w:rPr>
          <w:rtl/>
        </w:rPr>
        <w:instrText>&gt;</w:instrText>
      </w:r>
      <w:r w:rsidR="00570C9F" w:rsidRPr="00C65DC7">
        <w:rPr>
          <w:rtl/>
        </w:rPr>
        <w:fldChar w:fldCharType="separate"/>
      </w:r>
      <w:r w:rsidR="00570C9F" w:rsidRPr="00C65DC7">
        <w:rPr>
          <w:rtl/>
        </w:rPr>
        <w:t>[1]</w:t>
      </w:r>
      <w:r w:rsidR="00570C9F" w:rsidRPr="00C65DC7">
        <w:rPr>
          <w:rtl/>
        </w:rPr>
        <w:fldChar w:fldCharType="end"/>
      </w:r>
      <w:r w:rsidRPr="00C65DC7">
        <w:rPr>
          <w:rtl/>
        </w:rPr>
        <w:t>.</w:t>
      </w:r>
    </w:p>
    <w:p w14:paraId="601836BC" w14:textId="18E49AB4" w:rsidR="0026286D" w:rsidRDefault="004831BB" w:rsidP="0026286D">
      <w:pPr>
        <w:pStyle w:val="a8"/>
        <w:rPr>
          <w:rtl/>
        </w:rPr>
      </w:pPr>
      <w:r w:rsidRPr="00C65DC7">
        <w:rPr>
          <w:rFonts w:hint="cs"/>
          <w:rtl/>
        </w:rPr>
        <w:t xml:space="preserve">علیرغم ایجاد </w:t>
      </w:r>
      <w:r w:rsidR="00C95DE7" w:rsidRPr="00C65DC7">
        <w:rPr>
          <w:rFonts w:hint="cs"/>
          <w:rtl/>
        </w:rPr>
        <w:t>استاندارده</w:t>
      </w:r>
      <w:r w:rsidR="00C95DE7" w:rsidRPr="0026286D">
        <w:rPr>
          <w:rFonts w:hint="cs"/>
          <w:rtl/>
        </w:rPr>
        <w:t xml:space="preserve">ای ایمنی، ساماندهی و تجهیزات ، متأسفانه </w:t>
      </w:r>
      <w:r w:rsidR="00F70958" w:rsidRPr="0026286D">
        <w:rPr>
          <w:rFonts w:hint="cs"/>
          <w:rtl/>
        </w:rPr>
        <w:t xml:space="preserve">هنوز </w:t>
      </w:r>
      <w:r w:rsidR="00B2662D">
        <w:rPr>
          <w:rFonts w:hint="cs"/>
          <w:rtl/>
        </w:rPr>
        <w:t>آتش‌نشان</w:t>
      </w:r>
      <w:r w:rsidR="00F70958" w:rsidRPr="0026286D">
        <w:rPr>
          <w:rFonts w:hint="cs"/>
          <w:rtl/>
        </w:rPr>
        <w:t>ان جان خود را در ماموریت ها از دست می‌دهند</w:t>
      </w:r>
      <w:r w:rsidR="003226C6">
        <w:rPr>
          <w:rFonts w:hint="cs"/>
          <w:rtl/>
        </w:rPr>
        <w:t>.</w:t>
      </w:r>
      <w:r w:rsidR="00F70958" w:rsidRPr="0026286D">
        <w:rPr>
          <w:rFonts w:hint="cs"/>
          <w:rtl/>
        </w:rPr>
        <w:t xml:space="preserve"> </w:t>
      </w:r>
      <w:r w:rsidRPr="0026286D">
        <w:rPr>
          <w:rFonts w:hint="cs"/>
          <w:rtl/>
        </w:rPr>
        <w:t>در حالی که بسیاری از مشاغل صنعتی با ایجاد مقررات ایمنی جدید و دقیق</w:t>
      </w:r>
      <w:r w:rsidR="00C95DE7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تر، میزان مرگ</w:t>
      </w:r>
      <w:r w:rsidR="003226C6">
        <w:rPr>
          <w:rFonts w:hint="eastAsia"/>
          <w:rtl/>
        </w:rPr>
        <w:t>‌</w:t>
      </w:r>
      <w:r w:rsidRPr="0026286D">
        <w:rPr>
          <w:rFonts w:hint="cs"/>
          <w:rtl/>
        </w:rPr>
        <w:t xml:space="preserve">ومیر در محل کار خود را کاهش داده‌اند، سازمان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ی با وجود پیشرفت</w:t>
      </w:r>
      <w:r w:rsidR="00F70958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های بیشمار در مقررات ایمنی، تجهیزات و استانداردهای بهداشتی، شاهد بهبودی مشابه در جهت افزایش ایمن</w:t>
      </w:r>
      <w:r w:rsidR="00F70958" w:rsidRPr="0026286D">
        <w:rPr>
          <w:rFonts w:hint="cs"/>
          <w:rtl/>
        </w:rPr>
        <w:t>ی</w:t>
      </w:r>
      <w:r w:rsidRPr="0026286D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ان</w:t>
      </w:r>
      <w:r w:rsidRPr="0026286D">
        <w:rPr>
          <w:rFonts w:hint="cs"/>
        </w:rPr>
        <w:t xml:space="preserve"> </w:t>
      </w:r>
      <w:r w:rsidRPr="0026286D">
        <w:rPr>
          <w:rFonts w:hint="cs"/>
          <w:rtl/>
        </w:rPr>
        <w:t>نبوده</w:t>
      </w:r>
      <w:r w:rsidRPr="00C65DC7">
        <w:rPr>
          <w:rFonts w:hint="cs"/>
          <w:rtl/>
        </w:rPr>
        <w:t xml:space="preserve"> است</w:t>
      </w:r>
      <w:r w:rsidR="0026286D">
        <w:rPr>
          <w:rFonts w:hint="cs"/>
          <w:rtl/>
        </w:rPr>
        <w:t>،</w:t>
      </w:r>
      <w:r w:rsidR="00F70958" w:rsidRPr="00F70958">
        <w:rPr>
          <w:rFonts w:hint="cs"/>
          <w:rtl/>
        </w:rPr>
        <w:t xml:space="preserve"> </w:t>
      </w:r>
      <w:r w:rsidR="0026286D">
        <w:rPr>
          <w:rFonts w:hint="cs"/>
          <w:rtl/>
          <w:lang w:bidi="fa-IR"/>
        </w:rPr>
        <w:t>و</w:t>
      </w:r>
      <w:r w:rsidRPr="00C65DC7">
        <w:rPr>
          <w:rFonts w:hint="cs"/>
          <w:rtl/>
        </w:rPr>
        <w:t xml:space="preserve"> بیشترین درصد</w:t>
      </w:r>
      <w:r w:rsidR="00F70958">
        <w:rPr>
          <w:rFonts w:hint="cs"/>
          <w:rtl/>
        </w:rPr>
        <w:t xml:space="preserve"> </w:t>
      </w:r>
      <w:r w:rsidRPr="00C65DC7"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درحین انجام </w:t>
      </w:r>
      <w:r w:rsidR="00F70958">
        <w:rPr>
          <w:rFonts w:hint="cs"/>
          <w:rtl/>
        </w:rPr>
        <w:t xml:space="preserve">ماموریت </w:t>
      </w:r>
      <w:r w:rsidRPr="00C65DC7">
        <w:rPr>
          <w:rFonts w:hint="cs"/>
          <w:rtl/>
        </w:rPr>
        <w:t xml:space="preserve">ناشی از بیماری های قلبی است که منجر به ایست قلبی ناگهانی </w:t>
      </w:r>
      <w:r w:rsidR="00F07A7D">
        <w:rPr>
          <w:rFonts w:hint="cs"/>
          <w:rtl/>
        </w:rPr>
        <w:t>می‌شود</w:t>
      </w:r>
      <w:r w:rsidRPr="00C65DC7">
        <w:rPr>
          <w:rFonts w:hint="cs"/>
          <w:rtl/>
        </w:rPr>
        <w:t>. تقریبا نیمی</w:t>
      </w:r>
      <w:r w:rsidR="00F70958" w:rsidRPr="00C65DC7">
        <w:rPr>
          <w:rFonts w:hint="cs"/>
          <w:rtl/>
        </w:rPr>
        <w:t>(45٪)</w:t>
      </w:r>
      <w:r w:rsidR="00F70958" w:rsidRPr="00C65DC7">
        <w:rPr>
          <w:rFonts w:hint="cs"/>
        </w:rPr>
        <w:t xml:space="preserve"> </w:t>
      </w:r>
      <w:r w:rsidRPr="00C65DC7">
        <w:rPr>
          <w:rFonts w:hint="cs"/>
          <w:rtl/>
        </w:rPr>
        <w:t>از این مرگ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>و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میرها اکنون مربوط به حوادث قلبی عروقی </w:t>
      </w:r>
      <w:r w:rsidR="00AB2868">
        <w:rPr>
          <w:rStyle w:val="FootnoteReference"/>
          <w:rtl/>
        </w:rPr>
        <w:footnoteReference w:id="1"/>
      </w:r>
      <w:r w:rsidRPr="00C65DC7">
        <w:rPr>
          <w:rFonts w:hint="cs"/>
          <w:rtl/>
        </w:rPr>
        <w:t>است</w:t>
      </w:r>
      <w:r w:rsidR="00F70958">
        <w:rPr>
          <w:rFonts w:hint="cs"/>
          <w:rtl/>
        </w:rPr>
        <w:t>،</w:t>
      </w:r>
      <w:r w:rsidRPr="00C65DC7">
        <w:rPr>
          <w:rFonts w:hint="cs"/>
          <w:rtl/>
        </w:rPr>
        <w:t xml:space="preserve"> این بیماری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های قلبی در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به دلیل ترکیب عوامل خطرزای شخصی و محل کار ایجاد </w:t>
      </w:r>
      <w:r w:rsidR="00F07A7D">
        <w:rPr>
          <w:rFonts w:hint="cs"/>
          <w:rtl/>
        </w:rPr>
        <w:t>می‌شود</w:t>
      </w:r>
      <w:r w:rsidRPr="00C65DC7">
        <w:rPr>
          <w:rFonts w:hint="cs"/>
        </w:rPr>
        <w:t>.</w:t>
      </w:r>
      <w:r w:rsidRPr="00C65DC7">
        <w:rPr>
          <w:rFonts w:hint="cs"/>
          <w:rtl/>
        </w:rPr>
        <w:t xml:space="preserve">  </w:t>
      </w:r>
    </w:p>
    <w:p w14:paraId="14AAC3F4" w14:textId="1170B22A" w:rsidR="004831BB" w:rsidRDefault="004831BB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  <w:rtl/>
        </w:rPr>
      </w:pPr>
    </w:p>
    <w:p w14:paraId="2B6FBCF7" w14:textId="77777777" w:rsidR="00DC4475" w:rsidRPr="00815C01" w:rsidRDefault="00DC4475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</w:rPr>
      </w:pPr>
    </w:p>
    <w:p w14:paraId="762C3317" w14:textId="7F992BB1" w:rsidR="004831BB" w:rsidRDefault="004831BB" w:rsidP="00306E8D">
      <w:pPr>
        <w:pStyle w:val="a0"/>
        <w:rPr>
          <w:rtl/>
        </w:rPr>
      </w:pPr>
      <w:bookmarkStart w:id="9" w:name="_Toc468560682"/>
      <w:bookmarkStart w:id="10" w:name="_Toc472144734"/>
      <w:bookmarkStart w:id="11" w:name="_Toc472149464"/>
      <w:bookmarkStart w:id="12" w:name="_Toc472151110"/>
      <w:bookmarkStart w:id="13" w:name="_Toc25108778"/>
      <w:r w:rsidRPr="00604AE5">
        <w:rPr>
          <w:rFonts w:hint="cs"/>
          <w:rtl/>
        </w:rPr>
        <w:t>بیان مسئله</w:t>
      </w:r>
      <w:bookmarkEnd w:id="9"/>
      <w:bookmarkEnd w:id="10"/>
      <w:bookmarkEnd w:id="11"/>
      <w:bookmarkEnd w:id="12"/>
      <w:bookmarkEnd w:id="13"/>
      <w:r w:rsidRPr="00604AE5">
        <w:rPr>
          <w:rFonts w:hint="cs"/>
          <w:rtl/>
        </w:rPr>
        <w:t xml:space="preserve"> </w:t>
      </w:r>
      <w:bookmarkStart w:id="14" w:name="_Toc468560683"/>
      <w:bookmarkStart w:id="15" w:name="_Toc472144735"/>
      <w:bookmarkStart w:id="16" w:name="_Toc472149465"/>
      <w:bookmarkStart w:id="17" w:name="_Toc472151111"/>
    </w:p>
    <w:p w14:paraId="32E65EBB" w14:textId="0AA4E185" w:rsidR="00F710D2" w:rsidRPr="00974E68" w:rsidRDefault="00F34DFC" w:rsidP="00974E68">
      <w:pPr>
        <w:pStyle w:val="a8"/>
        <w:spacing w:line="276" w:lineRule="auto"/>
        <w:rPr>
          <w:rtl/>
          <w:lang w:bidi="fa-IR"/>
        </w:rPr>
      </w:pPr>
      <w:r>
        <w:rPr>
          <w:rFonts w:hint="cs"/>
          <w:rtl/>
          <w:lang w:bidi="fa-IR"/>
        </w:rPr>
        <w:t>در عمليات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ي </w:t>
      </w:r>
      <w:r w:rsidR="00B2662D">
        <w:rPr>
          <w:rFonts w:hint="cs"/>
          <w:rtl/>
          <w:lang w:bidi="fa-IR"/>
        </w:rPr>
        <w:t>آتش‌نشان</w:t>
      </w:r>
      <w:r>
        <w:rPr>
          <w:rFonts w:hint="cs"/>
          <w:rtl/>
          <w:lang w:bidi="fa-IR"/>
        </w:rPr>
        <w:t>ي كه براي نجات جان انسان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 يا مهار كردن آتش</w:t>
      </w:r>
      <w:r w:rsidR="00EC3082">
        <w:rPr>
          <w:rFonts w:hint="cs"/>
          <w:rtl/>
          <w:lang w:bidi="fa-IR"/>
        </w:rPr>
        <w:t xml:space="preserve"> ايجاد شده انجام مي‌شود </w:t>
      </w:r>
      <w:r w:rsidR="002B16F3">
        <w:rPr>
          <w:rFonts w:hint="cs"/>
          <w:rtl/>
          <w:lang w:bidi="fa-IR"/>
        </w:rPr>
        <w:t>، اطلاعات مشخصي از محل حادثه شامل :1 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كسي‍‍ژن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2 </w:t>
      </w:r>
      <w:r w:rsidR="002B16F3">
        <w:rPr>
          <w:rtl/>
          <w:lang w:bidi="fa-IR"/>
        </w:rPr>
        <w:t>–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مواد شيميايي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3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فراد حاضر در محل</w:t>
      </w:r>
      <w:r w:rsidR="005F421E">
        <w:rPr>
          <w:rFonts w:hint="cs"/>
          <w:rtl/>
          <w:lang w:bidi="fa-IR"/>
        </w:rPr>
        <w:t xml:space="preserve"> </w:t>
      </w:r>
      <w:r w:rsidR="00242177">
        <w:rPr>
          <w:rFonts w:hint="cs"/>
          <w:rtl/>
          <w:lang w:bidi="fa-IR"/>
        </w:rPr>
        <w:t>،</w:t>
      </w:r>
      <w:r w:rsidR="002B16F3">
        <w:rPr>
          <w:rFonts w:hint="cs"/>
          <w:rtl/>
          <w:lang w:bidi="fa-IR"/>
        </w:rPr>
        <w:t xml:space="preserve"> 4-مقدار شعله‌ي آتش يا 5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lang w:bidi="fa-IR"/>
        </w:rPr>
        <w:t>‌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 xml:space="preserve">خطرات احتمالي موجود در دسترس نمي‌باشد . </w:t>
      </w:r>
      <w:r w:rsidR="005508D5" w:rsidRPr="00C65DC7">
        <w:rPr>
          <w:rStyle w:val="tlid-translation"/>
          <w:rFonts w:hint="cs"/>
          <w:sz w:val="28"/>
          <w:rtl/>
        </w:rPr>
        <w:t>سال</w:t>
      </w:r>
      <w:r w:rsidR="008D7AE7">
        <w:rPr>
          <w:rStyle w:val="tlid-translation"/>
          <w:rFonts w:hint="cs"/>
          <w:sz w:val="28"/>
          <w:rtl/>
        </w:rPr>
        <w:t>ان</w:t>
      </w:r>
      <w:r w:rsidR="005508D5" w:rsidRPr="00C65DC7">
        <w:rPr>
          <w:rStyle w:val="tlid-translation"/>
          <w:rFonts w:hint="cs"/>
          <w:sz w:val="28"/>
          <w:rtl/>
        </w:rPr>
        <w:t>ه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تعداد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زیادی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از</w:t>
      </w:r>
      <w:r w:rsidR="005508D5" w:rsidRPr="00C65DC7">
        <w:rPr>
          <w:rStyle w:val="tlid-translation"/>
          <w:sz w:val="28"/>
          <w:rtl/>
        </w:rPr>
        <w:t xml:space="preserve"> </w:t>
      </w:r>
      <w:r w:rsidR="00EC3082">
        <w:rPr>
          <w:rStyle w:val="tlid-translation"/>
          <w:rFonts w:hint="cs"/>
          <w:sz w:val="28"/>
          <w:rtl/>
          <w:lang w:bidi="fa-IR"/>
        </w:rPr>
        <w:t xml:space="preserve">مامورين </w:t>
      </w:r>
      <w:r w:rsidR="00B2662D">
        <w:rPr>
          <w:rStyle w:val="tlid-translation"/>
          <w:rFonts w:hint="cs"/>
          <w:sz w:val="28"/>
          <w:rtl/>
          <w:lang w:bidi="fa-IR"/>
        </w:rPr>
        <w:t>آتش‌نشان</w:t>
      </w:r>
      <w:r w:rsidR="00EC3082">
        <w:rPr>
          <w:rStyle w:val="tlid-translation"/>
          <w:rFonts w:hint="cs"/>
          <w:sz w:val="28"/>
          <w:rtl/>
          <w:lang w:bidi="fa-IR"/>
        </w:rPr>
        <w:t>ي</w:t>
      </w:r>
      <w:r w:rsidR="00515D84">
        <w:rPr>
          <w:rStyle w:val="tlid-translation"/>
          <w:rFonts w:hint="cs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دچ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صدمات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بسی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جدی می</w:t>
      </w:r>
      <w:r w:rsidR="003226C6">
        <w:rPr>
          <w:rStyle w:val="tlid-translation"/>
          <w:rFonts w:hint="eastAsia"/>
          <w:sz w:val="28"/>
          <w:rtl/>
        </w:rPr>
        <w:t>‌</w:t>
      </w:r>
      <w:r w:rsidR="005508D5" w:rsidRPr="00C65DC7">
        <w:rPr>
          <w:rStyle w:val="tlid-translation"/>
          <w:rFonts w:hint="cs"/>
          <w:sz w:val="28"/>
          <w:rtl/>
        </w:rPr>
        <w:t>شوند</w:t>
      </w:r>
      <w:r w:rsidR="008D7AE7">
        <w:rPr>
          <w:rStyle w:val="tlid-translation"/>
          <w:rFonts w:hint="cs"/>
          <w:sz w:val="28"/>
          <w:rtl/>
        </w:rPr>
        <w:t xml:space="preserve"> كه اين مشكل </w:t>
      </w:r>
      <w:r w:rsidR="00515D84">
        <w:rPr>
          <w:rStyle w:val="tlid-translation"/>
          <w:rFonts w:hint="cs"/>
          <w:sz w:val="28"/>
          <w:rtl/>
        </w:rPr>
        <w:t>باعث</w:t>
      </w:r>
      <w:r w:rsidR="005508D5">
        <w:rPr>
          <w:rStyle w:val="tlid-translation"/>
          <w:rFonts w:hint="cs"/>
          <w:sz w:val="28"/>
          <w:rtl/>
        </w:rPr>
        <w:t xml:space="preserve"> كم شدن تعداد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5508D5">
        <w:rPr>
          <w:rStyle w:val="tlid-translation"/>
          <w:rFonts w:hint="cs"/>
          <w:sz w:val="28"/>
          <w:rtl/>
        </w:rPr>
        <w:t>ي مي</w:t>
      </w:r>
      <w:r w:rsidR="005508D5">
        <w:rPr>
          <w:rStyle w:val="tlid-translation"/>
          <w:rFonts w:hint="eastAsia"/>
          <w:sz w:val="28"/>
          <w:rtl/>
        </w:rPr>
        <w:t>‌</w:t>
      </w:r>
      <w:r w:rsidR="005508D5">
        <w:rPr>
          <w:rStyle w:val="tlid-translation"/>
          <w:rFonts w:hint="cs"/>
          <w:sz w:val="28"/>
          <w:rtl/>
        </w:rPr>
        <w:t>شود</w:t>
      </w:r>
      <w:r w:rsidR="00242177">
        <w:rPr>
          <w:rStyle w:val="tlid-translation"/>
          <w:rFonts w:hint="cs"/>
          <w:sz w:val="28"/>
          <w:rtl/>
        </w:rPr>
        <w:t xml:space="preserve"> ، </w:t>
      </w:r>
      <w:r w:rsidR="00242177">
        <w:rPr>
          <w:rStyle w:val="tlid-translation"/>
          <w:rFonts w:hint="cs"/>
          <w:sz w:val="28"/>
          <w:rtl/>
        </w:rPr>
        <w:lastRenderedPageBreak/>
        <w:t>بنابراين وجود اطلاعات كامل از محل حادثه يا ماموران در حين انجام ماموريت مي</w:t>
      </w:r>
      <w:r w:rsidR="00242177">
        <w:rPr>
          <w:rStyle w:val="tlid-translation"/>
          <w:rFonts w:hint="eastAsia"/>
          <w:sz w:val="28"/>
        </w:rPr>
        <w:t>‌</w:t>
      </w:r>
      <w:r w:rsidR="00242177">
        <w:rPr>
          <w:rStyle w:val="tlid-translation"/>
          <w:rFonts w:hint="cs"/>
          <w:sz w:val="28"/>
          <w:rtl/>
        </w:rPr>
        <w:t>تواند در به انجام رساندن عمليات نقش بسزايي داشته باشد فلذا استفاده از يك فن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آوري هوشمند كه بتواند به مامورين يا فرمانده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عمليات كمك كند، حياتي مي‌باشد</w:t>
      </w:r>
      <w:r w:rsidR="003226C6">
        <w:rPr>
          <w:rStyle w:val="tlid-translation"/>
          <w:rFonts w:hint="cs"/>
          <w:sz w:val="28"/>
          <w:rtl/>
        </w:rPr>
        <w:t xml:space="preserve"> </w:t>
      </w:r>
      <w:r w:rsidR="00242177">
        <w:rPr>
          <w:rStyle w:val="tlid-translation"/>
          <w:rFonts w:hint="cs"/>
          <w:sz w:val="28"/>
          <w:rtl/>
        </w:rPr>
        <w:t>. يكي از اين سيستم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هوشمند سنسور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 xml:space="preserve">هاي پوششي </w:t>
      </w:r>
      <w:r w:rsidR="00242177">
        <w:rPr>
          <w:rStyle w:val="FootnoteReference"/>
          <w:rtl/>
        </w:rPr>
        <w:footnoteReference w:id="2"/>
      </w:r>
      <w:r w:rsidR="00242177">
        <w:rPr>
          <w:rStyle w:val="tlid-translation"/>
          <w:rFonts w:hint="cs"/>
          <w:sz w:val="28"/>
          <w:rtl/>
        </w:rPr>
        <w:t xml:space="preserve">مي‌باشد كه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242177">
        <w:rPr>
          <w:rStyle w:val="tlid-translation"/>
          <w:rFonts w:hint="cs"/>
          <w:sz w:val="28"/>
          <w:rtl/>
        </w:rPr>
        <w:t>ي مي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توانند با استفاده از آن با مامورين ديگر يا فرمانده‌ي عمليات در ارتباط باشند</w:t>
      </w:r>
      <w:r w:rsidR="00776A34">
        <w:rPr>
          <w:rStyle w:val="tlid-translation"/>
          <w:rFonts w:hint="cs"/>
          <w:sz w:val="28"/>
          <w:rtl/>
        </w:rPr>
        <w:t xml:space="preserve"> ، تا ازهرگونه خطر و صدمه‌ي احتمالي جلوگيري كند</w:t>
      </w:r>
      <w:r w:rsidR="00F710D2">
        <w:rPr>
          <w:rStyle w:val="tlid-translation"/>
          <w:rFonts w:hint="cs"/>
          <w:sz w:val="28"/>
          <w:rtl/>
        </w:rPr>
        <w:t xml:space="preserve">، </w:t>
      </w:r>
      <w:r w:rsidR="00F710D2">
        <w:rPr>
          <w:rFonts w:hint="cs"/>
          <w:rtl/>
        </w:rPr>
        <w:t>این سيستم به فرمانده ی عمليات اجازه می</w:t>
      </w:r>
      <w:r w:rsidR="00A66CAE">
        <w:rPr>
          <w:rFonts w:hint="eastAsia"/>
          <w:rtl/>
        </w:rPr>
        <w:t>‌</w:t>
      </w:r>
      <w:r w:rsidR="00F710D2">
        <w:rPr>
          <w:rFonts w:hint="cs"/>
          <w:rtl/>
        </w:rPr>
        <w:t xml:space="preserve">دهد که علائم حیاتی و فوریتهای پزشکی </w:t>
      </w:r>
      <w:r w:rsidR="00B2662D">
        <w:rPr>
          <w:rFonts w:hint="cs"/>
          <w:rtl/>
        </w:rPr>
        <w:t>آتش‌نشان</w:t>
      </w:r>
      <w:r w:rsidR="00F710D2">
        <w:rPr>
          <w:rFonts w:hint="cs"/>
          <w:rtl/>
        </w:rPr>
        <w:t>ان را در محل حادثه مشاهده و ردیابی كند و وضعیت جسماني و سلامتی آنها را مورد بررسی قرار دهند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ولی این مسئله منتقدانی دارد بدلیل این که اطلاعات پزشکی و شخصی افراد در ب</w:t>
      </w:r>
      <w:r w:rsidR="00974E68">
        <w:rPr>
          <w:rFonts w:hint="cs"/>
          <w:rtl/>
        </w:rPr>
        <w:t>س</w:t>
      </w:r>
      <w:r w:rsidR="00F710D2">
        <w:rPr>
          <w:rFonts w:hint="cs"/>
          <w:rtl/>
        </w:rPr>
        <w:t>تر اینترنت در حال ا</w:t>
      </w:r>
      <w:r w:rsidR="00974E68">
        <w:rPr>
          <w:rFonts w:hint="cs"/>
          <w:rtl/>
        </w:rPr>
        <w:t>نتقا</w:t>
      </w:r>
      <w:r w:rsidR="00F710D2">
        <w:rPr>
          <w:rFonts w:hint="cs"/>
          <w:rtl/>
        </w:rPr>
        <w:t>ل می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باشد پس امکان فاش شدن آن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ها در هنگام انتقال اطلاعات وجود دارد.</w:t>
      </w:r>
    </w:p>
    <w:p w14:paraId="57E15A97" w14:textId="587ED7AE" w:rsidR="004831BB" w:rsidRPr="00776A34" w:rsidRDefault="004831BB" w:rsidP="00776A34">
      <w:pPr>
        <w:pStyle w:val="a8"/>
        <w:rPr>
          <w:sz w:val="28"/>
          <w:rtl/>
        </w:rPr>
      </w:pPr>
    </w:p>
    <w:p w14:paraId="1451DE89" w14:textId="0CCB94D0" w:rsidR="003226C6" w:rsidRPr="00CB6992" w:rsidRDefault="004831BB" w:rsidP="00CB6992">
      <w:pPr>
        <w:pStyle w:val="a0"/>
        <w:rPr>
          <w:rFonts w:eastAsia="Calibri"/>
          <w:rtl/>
        </w:rPr>
      </w:pPr>
      <w:bookmarkStart w:id="18" w:name="_Toc25108779"/>
      <w:r w:rsidRPr="00250C1E">
        <w:rPr>
          <w:rFonts w:eastAsia="Calibri" w:hint="cs"/>
          <w:rtl/>
        </w:rPr>
        <w:t>اهمیت و ضرورت انجام تحقیق</w:t>
      </w:r>
      <w:bookmarkEnd w:id="14"/>
      <w:bookmarkEnd w:id="15"/>
      <w:bookmarkEnd w:id="16"/>
      <w:bookmarkEnd w:id="17"/>
      <w:bookmarkEnd w:id="18"/>
    </w:p>
    <w:p w14:paraId="71F4CE35" w14:textId="0011DB40" w:rsidR="004831BB" w:rsidRDefault="00776A34" w:rsidP="00CB6992">
      <w:pPr>
        <w:pStyle w:val="a8"/>
        <w:rPr>
          <w:rFonts w:ascii="B Lotus" w:eastAsia="Calibri" w:hAnsi="Calibri" w:cs="B Lotus"/>
          <w:sz w:val="28"/>
          <w:rtl/>
        </w:rPr>
      </w:pPr>
      <w:r>
        <w:rPr>
          <w:rStyle w:val="tlid-translation"/>
          <w:rFonts w:hint="cs"/>
          <w:sz w:val="28"/>
          <w:rtl/>
        </w:rPr>
        <w:t xml:space="preserve"> با توجه به خطرات زيادي كه در حرفه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 xml:space="preserve">ي </w:t>
      </w:r>
      <w:r w:rsidR="00B2662D">
        <w:rPr>
          <w:rStyle w:val="tlid-translation"/>
          <w:rFonts w:hint="cs"/>
          <w:sz w:val="28"/>
          <w:rtl/>
        </w:rPr>
        <w:t>آتش‌نشان</w:t>
      </w:r>
      <w:r>
        <w:rPr>
          <w:rStyle w:val="tlid-translation"/>
          <w:rFonts w:hint="cs"/>
          <w:sz w:val="28"/>
          <w:rtl/>
        </w:rPr>
        <w:t xml:space="preserve">ي وجود دارد ، </w:t>
      </w:r>
      <w:r w:rsidR="00974E68">
        <w:rPr>
          <w:rStyle w:val="tlid-translation"/>
          <w:rFonts w:hint="cs"/>
          <w:sz w:val="28"/>
          <w:rtl/>
        </w:rPr>
        <w:t xml:space="preserve">نيروي </w:t>
      </w:r>
      <w:r>
        <w:rPr>
          <w:rStyle w:val="tlid-translation"/>
          <w:rFonts w:hint="cs"/>
          <w:sz w:val="28"/>
          <w:rtl/>
        </w:rPr>
        <w:t>انساني يا نيروي عملياتي كمتري براي جايگزيني اين افراد وجود دارد بنابراين براي افزايش ايمني و جلوگيري از خطراتي كه اين افراد را ت</w:t>
      </w:r>
      <w:r w:rsidR="00974E68">
        <w:rPr>
          <w:rStyle w:val="tlid-translation"/>
          <w:rFonts w:hint="cs"/>
          <w:sz w:val="28"/>
          <w:rtl/>
        </w:rPr>
        <w:t>ه</w:t>
      </w:r>
      <w:r>
        <w:rPr>
          <w:rStyle w:val="tlid-translation"/>
          <w:rFonts w:hint="cs"/>
          <w:sz w:val="28"/>
          <w:rtl/>
        </w:rPr>
        <w:t>ديد مي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>كند لازم است ، امكانات بيشتري در اختيار آن</w:t>
      </w:r>
      <w:r w:rsidR="004D03ED">
        <w:rPr>
          <w:rStyle w:val="tlid-translation"/>
          <w:rFonts w:hint="cs"/>
          <w:sz w:val="28"/>
          <w:rtl/>
        </w:rPr>
        <w:t>ان</w:t>
      </w:r>
      <w:r>
        <w:rPr>
          <w:rStyle w:val="tlid-translation"/>
          <w:rFonts w:hint="cs"/>
          <w:sz w:val="28"/>
          <w:rtl/>
        </w:rPr>
        <w:t xml:space="preserve"> قرار گيرد </w:t>
      </w:r>
      <w:r w:rsidR="004D03ED">
        <w:rPr>
          <w:rStyle w:val="tlid-translation"/>
          <w:rFonts w:hint="cs"/>
          <w:sz w:val="28"/>
          <w:rtl/>
        </w:rPr>
        <w:t xml:space="preserve">تا </w:t>
      </w:r>
      <w:r>
        <w:rPr>
          <w:rStyle w:val="tlid-translation"/>
          <w:rFonts w:hint="cs"/>
          <w:sz w:val="28"/>
          <w:rtl/>
        </w:rPr>
        <w:t>سلامتي آنان را تضمين كن</w:t>
      </w:r>
      <w:r w:rsidR="004D03ED">
        <w:rPr>
          <w:rStyle w:val="tlid-translation"/>
          <w:rFonts w:hint="cs"/>
          <w:sz w:val="28"/>
          <w:rtl/>
        </w:rPr>
        <w:t>د</w:t>
      </w:r>
      <w:r>
        <w:rPr>
          <w:rStyle w:val="tlid-translation"/>
          <w:rFonts w:hint="cs"/>
          <w:sz w:val="28"/>
          <w:rtl/>
        </w:rPr>
        <w:t xml:space="preserve"> ،</w:t>
      </w:r>
      <w:r w:rsidRPr="00776A34">
        <w:rPr>
          <w:rFonts w:hint="cs"/>
          <w:rtl/>
        </w:rPr>
        <w:t xml:space="preserve"> </w:t>
      </w:r>
      <w:r>
        <w:rPr>
          <w:rFonts w:hint="cs"/>
          <w:rtl/>
        </w:rPr>
        <w:t>در صورت عدم استفا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ي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 از اين 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 با كاهش بسيار زيادي در تعداد مامورين روبرو خواهيم شد و كمبود مامورين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ي  باعث كم شدن 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ي نجات مي‌شود. </w:t>
      </w:r>
      <w:r w:rsidR="00974E68" w:rsidRPr="00974E68">
        <w:rPr>
          <w:rtl/>
        </w:rPr>
        <w:t xml:space="preserve">آگاهی </w:t>
      </w:r>
      <w:r w:rsidR="00974E68">
        <w:rPr>
          <w:rFonts w:hint="cs"/>
          <w:rtl/>
        </w:rPr>
        <w:t>از</w:t>
      </w:r>
      <w:r w:rsidR="004D03ED">
        <w:rPr>
          <w:rFonts w:hint="cs"/>
          <w:rtl/>
        </w:rPr>
        <w:t xml:space="preserve"> محل حادثه</w:t>
      </w:r>
      <w:r w:rsidR="00974E68" w:rsidRPr="00974E68">
        <w:rPr>
          <w:rtl/>
        </w:rPr>
        <w:t xml:space="preserve"> برای مامور</w:t>
      </w:r>
      <w:r w:rsidR="004D03ED">
        <w:rPr>
          <w:rFonts w:hint="cs"/>
          <w:rtl/>
        </w:rPr>
        <w:t>ين</w:t>
      </w:r>
      <w:r w:rsidR="00974E68" w:rsidRPr="00974E68">
        <w:rPr>
          <w:rtl/>
        </w:rPr>
        <w:t xml:space="preserve"> </w:t>
      </w:r>
      <w:r w:rsidR="00B2662D">
        <w:rPr>
          <w:rtl/>
        </w:rPr>
        <w:t>آتش‌نشان</w:t>
      </w:r>
      <w:r w:rsidR="00974E68" w:rsidRPr="00974E68">
        <w:rPr>
          <w:rtl/>
        </w:rPr>
        <w:t>ی و فرمانده</w:t>
      </w:r>
      <w:r w:rsidR="004D03ED">
        <w:rPr>
          <w:rFonts w:hint="cs"/>
          <w:rtl/>
        </w:rPr>
        <w:t xml:space="preserve"> عمليات</w:t>
      </w:r>
      <w:r w:rsidR="00974E68" w:rsidRPr="00974E68">
        <w:rPr>
          <w:rtl/>
        </w:rPr>
        <w:t xml:space="preserve"> حیاتی </w:t>
      </w:r>
      <w:r w:rsidR="00974E68">
        <w:rPr>
          <w:rFonts w:hint="cs"/>
          <w:rtl/>
        </w:rPr>
        <w:t xml:space="preserve">است </w:t>
      </w:r>
      <w:r w:rsidR="004D03ED">
        <w:rPr>
          <w:rFonts w:hint="cs"/>
          <w:rtl/>
        </w:rPr>
        <w:t xml:space="preserve">، و </w:t>
      </w:r>
      <w:r w:rsidR="00974E68" w:rsidRPr="00974E68">
        <w:rPr>
          <w:rtl/>
        </w:rPr>
        <w:t>اطلاعات مربوط به مح</w:t>
      </w:r>
      <w:r w:rsidR="004D03ED">
        <w:rPr>
          <w:rFonts w:hint="cs"/>
          <w:rtl/>
        </w:rPr>
        <w:t>ل</w:t>
      </w:r>
      <w:r w:rsidR="00974E68" w:rsidRPr="00974E68">
        <w:rPr>
          <w:rtl/>
        </w:rPr>
        <w:t xml:space="preserve"> آتش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>سوزي كه شامل :</w:t>
      </w:r>
      <w:r w:rsidR="00974E68" w:rsidRPr="00974E68">
        <w:rPr>
          <w:rtl/>
        </w:rPr>
        <w:t xml:space="preserve"> وضعیت </w:t>
      </w:r>
      <w:r w:rsidR="00B2662D">
        <w:rPr>
          <w:rtl/>
        </w:rPr>
        <w:t>آتش‌نشان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،</w:t>
      </w:r>
      <w:r w:rsidR="00974E68" w:rsidRPr="00974E68">
        <w:rPr>
          <w:rtl/>
        </w:rPr>
        <w:t xml:space="preserve"> تجهیزات و مح</w:t>
      </w:r>
      <w:r w:rsidR="004D03ED">
        <w:rPr>
          <w:rFonts w:hint="cs"/>
          <w:rtl/>
        </w:rPr>
        <w:t xml:space="preserve">يط </w:t>
      </w:r>
      <w:r w:rsidR="00974E68" w:rsidRPr="00974E68">
        <w:rPr>
          <w:rtl/>
        </w:rPr>
        <w:t>آتش</w:t>
      </w:r>
      <w:r w:rsidR="004D03ED">
        <w:rPr>
          <w:rFonts w:hint="cs"/>
          <w:rtl/>
        </w:rPr>
        <w:t xml:space="preserve"> گرفته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مي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 xml:space="preserve">باشد با استفاده از اين سيستم به </w:t>
      </w:r>
      <w:r w:rsidR="00974E68" w:rsidRPr="00974E68">
        <w:rPr>
          <w:rtl/>
        </w:rPr>
        <w:t xml:space="preserve">فرمانده </w:t>
      </w:r>
      <w:r w:rsidR="004D03ED">
        <w:rPr>
          <w:rFonts w:hint="cs"/>
          <w:rtl/>
        </w:rPr>
        <w:t>عمليات</w:t>
      </w:r>
      <w:r w:rsidR="00974E68" w:rsidRPr="00974E68">
        <w:rPr>
          <w:rtl/>
        </w:rPr>
        <w:t xml:space="preserve"> ارسال می</w:t>
      </w:r>
      <w:r w:rsidR="00DB2C44">
        <w:rPr>
          <w:rFonts w:hint="cs"/>
          <w:rtl/>
        </w:rPr>
        <w:t>‌</w:t>
      </w:r>
      <w:r w:rsidR="00974E68" w:rsidRPr="00974E68">
        <w:rPr>
          <w:rtl/>
        </w:rPr>
        <w:t>کند</w:t>
      </w:r>
      <w:r w:rsidR="00974E68">
        <w:rPr>
          <w:rFonts w:hint="cs"/>
          <w:rtl/>
        </w:rPr>
        <w:t>.</w:t>
      </w:r>
      <w:r w:rsidR="00974E68" w:rsidRPr="00974E68">
        <w:rPr>
          <w:rtl/>
        </w:rPr>
        <w:t xml:space="preserve"> </w:t>
      </w:r>
      <w:r w:rsidR="00F710D2">
        <w:rPr>
          <w:rFonts w:ascii="B Lotus" w:eastAsia="Calibri" w:hAnsi="Calibri" w:cs="B Lotus" w:hint="cs"/>
          <w:sz w:val="28"/>
          <w:rtl/>
        </w:rPr>
        <w:t>بنابراين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طالعه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ين موضوع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ب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رائه</w:t>
      </w:r>
      <w:r w:rsidR="00DB2C44">
        <w:rPr>
          <w:rFonts w:ascii="B Lotus" w:eastAsia="Calibri" w:hAnsi="Calibri" w:cs="B Lotus" w:hint="cs"/>
          <w:sz w:val="28"/>
          <w:rtl/>
        </w:rPr>
        <w:t>‌</w:t>
      </w:r>
      <w:r>
        <w:rPr>
          <w:rFonts w:ascii="B Lotus" w:eastAsia="Calibri" w:hAnsi="Calibri" w:cs="B Lotus" w:hint="cs"/>
          <w:sz w:val="28"/>
          <w:rtl/>
        </w:rPr>
        <w:t>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راهکارهای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در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جه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 xml:space="preserve">افزايش ايمني </w:t>
      </w:r>
      <w:r w:rsidR="00B2662D">
        <w:rPr>
          <w:rFonts w:ascii="B Lotus" w:eastAsia="Calibri" w:hAnsi="Calibri" w:cs="B Lotus" w:hint="cs"/>
          <w:sz w:val="28"/>
          <w:rtl/>
        </w:rPr>
        <w:t>آتش‌نشان</w:t>
      </w:r>
      <w:r>
        <w:rPr>
          <w:rFonts w:ascii="B Lotus" w:eastAsia="Calibri" w:hAnsi="Calibri" w:cs="B Lotus" w:hint="cs"/>
          <w:sz w:val="28"/>
          <w:rtl/>
        </w:rPr>
        <w:t>ان دا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همی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ی‌باشد</w:t>
      </w:r>
      <w:r>
        <w:rPr>
          <w:rFonts w:ascii="B Lotus" w:eastAsia="Calibri" w:hAnsi="Calibri" w:cs="B Lotus"/>
          <w:sz w:val="28"/>
        </w:rPr>
        <w:t>.</w:t>
      </w:r>
    </w:p>
    <w:p w14:paraId="2CF28610" w14:textId="77777777" w:rsidR="00CB6992" w:rsidRPr="00CB6992" w:rsidRDefault="00CB6992" w:rsidP="00CB6992">
      <w:pPr>
        <w:pStyle w:val="a8"/>
        <w:rPr>
          <w:rtl/>
        </w:rPr>
      </w:pPr>
    </w:p>
    <w:p w14:paraId="5797BFF6" w14:textId="0CB46A03" w:rsidR="004831BB" w:rsidRDefault="004831BB" w:rsidP="00306E8D">
      <w:pPr>
        <w:pStyle w:val="a0"/>
        <w:rPr>
          <w:rFonts w:eastAsia="Calibri"/>
          <w:rtl/>
        </w:rPr>
      </w:pPr>
      <w:bookmarkStart w:id="19" w:name="_Toc25108780"/>
      <w:r w:rsidRPr="00604AE5">
        <w:rPr>
          <w:rFonts w:eastAsia="Calibri" w:hint="cs"/>
          <w:rtl/>
        </w:rPr>
        <w:t>جنبه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جدید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بودن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و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نوآوری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در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تحقیق</w:t>
      </w:r>
      <w:bookmarkEnd w:id="19"/>
    </w:p>
    <w:p w14:paraId="0053BD1A" w14:textId="278A30EA" w:rsidR="00DB2C44" w:rsidRDefault="00DB2C44" w:rsidP="00DB2C44">
      <w:pPr>
        <w:pStyle w:val="a8"/>
        <w:rPr>
          <w:rFonts w:eastAsia="Calibri"/>
          <w:rtl/>
          <w:lang w:bidi="fa-IR"/>
        </w:rPr>
      </w:pPr>
    </w:p>
    <w:p w14:paraId="7B8349C3" w14:textId="61DD92A8" w:rsidR="00DB2C44" w:rsidRDefault="00DB2C44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</w:t>
      </w:r>
      <w:r w:rsidR="004E1618">
        <w:rPr>
          <w:rFonts w:eastAsia="Calibri" w:hint="cs"/>
          <w:rtl/>
          <w:lang w:bidi="fa-IR"/>
        </w:rPr>
        <w:t>نيازمندي ها براي</w:t>
      </w:r>
      <w:r w:rsidR="004E1618" w:rsidRPr="004E1618">
        <w:rPr>
          <w:rFonts w:eastAsia="Calibri" w:hint="cs"/>
          <w:rtl/>
          <w:lang w:bidi="fa-IR"/>
        </w:rPr>
        <w:t xml:space="preserve"> </w:t>
      </w:r>
      <w:r w:rsidR="004E1618">
        <w:rPr>
          <w:rFonts w:eastAsia="Calibri" w:hint="cs"/>
          <w:rtl/>
          <w:lang w:bidi="fa-IR"/>
        </w:rPr>
        <w:t xml:space="preserve">استفاده‌ </w:t>
      </w:r>
      <w:r w:rsidR="00B2662D">
        <w:rPr>
          <w:rFonts w:eastAsia="Calibri" w:hint="cs"/>
          <w:rtl/>
          <w:lang w:bidi="fa-IR"/>
        </w:rPr>
        <w:t>آتش‌نشان</w:t>
      </w:r>
      <w:r w:rsidR="004E1618">
        <w:rPr>
          <w:rFonts w:eastAsia="Calibri" w:hint="cs"/>
          <w:rtl/>
          <w:lang w:bidi="fa-IR"/>
        </w:rPr>
        <w:t>ان فن‌آوري سيستم‌هاي هوشمند</w:t>
      </w:r>
    </w:p>
    <w:p w14:paraId="4D72B687" w14:textId="7A69E13A" w:rsidR="00DB2C44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استفاده </w:t>
      </w:r>
      <w:r w:rsidR="00B2662D">
        <w:rPr>
          <w:rFonts w:eastAsia="Calibri" w:hint="cs"/>
          <w:rtl/>
          <w:lang w:bidi="fa-IR"/>
        </w:rPr>
        <w:t>آتش‌نشان</w:t>
      </w:r>
      <w:r>
        <w:rPr>
          <w:rFonts w:eastAsia="Calibri" w:hint="cs"/>
          <w:rtl/>
          <w:lang w:bidi="fa-IR"/>
        </w:rPr>
        <w:t>ان از‌</w:t>
      </w:r>
      <w:r w:rsidRPr="004E1618">
        <w:rPr>
          <w:rFonts w:eastAsia="Calibri" w:hint="cs"/>
          <w:rtl/>
          <w:lang w:bidi="fa-IR"/>
        </w:rPr>
        <w:t xml:space="preserve"> </w:t>
      </w:r>
      <w:r>
        <w:rPr>
          <w:rFonts w:eastAsia="Calibri" w:hint="cs"/>
          <w:rtl/>
          <w:lang w:bidi="fa-IR"/>
        </w:rPr>
        <w:t xml:space="preserve">فن‌آوري سيستم‌هاي هوشمند </w:t>
      </w:r>
    </w:p>
    <w:p w14:paraId="11E79731" w14:textId="6AB38F98" w:rsidR="004E1618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طراحي نمونه‌ي داخلي با توجه به </w:t>
      </w:r>
      <w:r w:rsidR="004934A3">
        <w:rPr>
          <w:rFonts w:eastAsia="Calibri" w:hint="cs"/>
          <w:rtl/>
          <w:lang w:bidi="fa-IR"/>
        </w:rPr>
        <w:t>‌</w:t>
      </w:r>
      <w:r w:rsidR="004934A3" w:rsidRPr="00D25258">
        <w:rPr>
          <w:rFonts w:hint="cs"/>
          <w:rtl/>
        </w:rPr>
        <w:t>بومی</w:t>
      </w:r>
      <w:r w:rsidR="003226C6">
        <w:rPr>
          <w:rFonts w:hint="eastAsia"/>
          <w:rtl/>
        </w:rPr>
        <w:t>‌</w:t>
      </w:r>
      <w:r w:rsidR="004934A3" w:rsidRPr="00D25258">
        <w:rPr>
          <w:rFonts w:hint="cs"/>
          <w:rtl/>
        </w:rPr>
        <w:t>سازی</w:t>
      </w:r>
      <w:r w:rsidR="004934A3">
        <w:rPr>
          <w:rFonts w:hint="cs"/>
          <w:rtl/>
        </w:rPr>
        <w:t xml:space="preserve"> و</w:t>
      </w:r>
      <w:r>
        <w:rPr>
          <w:rFonts w:eastAsia="Calibri" w:hint="cs"/>
          <w:rtl/>
          <w:lang w:bidi="fa-IR"/>
        </w:rPr>
        <w:t xml:space="preserve">منابع و امكانات محدود </w:t>
      </w:r>
    </w:p>
    <w:p w14:paraId="3CAF7391" w14:textId="23E339D2" w:rsidR="00DB2C44" w:rsidRPr="00CB6992" w:rsidRDefault="004E1618" w:rsidP="00CB6992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>بررسي و ايجاد يك پنل اختصاصي جهت مشاهده</w:t>
      </w:r>
      <w:r w:rsidR="004934A3">
        <w:rPr>
          <w:rFonts w:eastAsia="Calibri" w:hint="cs"/>
          <w:rtl/>
          <w:lang w:bidi="fa-IR"/>
        </w:rPr>
        <w:t xml:space="preserve"> وضعيت عمليات (</w:t>
      </w:r>
      <w:r w:rsidR="004934A3" w:rsidRPr="00D25258">
        <w:rPr>
          <w:rFonts w:hint="cs"/>
          <w:rtl/>
        </w:rPr>
        <w:t>به عنوان مثال قبل از حادثه، در حین حادثه و حوادث پس از وقوع</w:t>
      </w:r>
      <w:r w:rsidR="004934A3">
        <w:rPr>
          <w:rFonts w:hint="cs"/>
          <w:rtl/>
        </w:rPr>
        <w:t xml:space="preserve">) </w:t>
      </w:r>
    </w:p>
    <w:p w14:paraId="335C5E1A" w14:textId="2029B37D" w:rsidR="00C3645B" w:rsidRDefault="004831BB" w:rsidP="00A25FFC">
      <w:pPr>
        <w:pStyle w:val="a0"/>
        <w:rPr>
          <w:rtl/>
        </w:rPr>
      </w:pPr>
      <w:bookmarkStart w:id="20" w:name="_Toc25108781"/>
      <w:r w:rsidRPr="00250C1E">
        <w:rPr>
          <w:rFonts w:hint="cs"/>
          <w:rtl/>
        </w:rPr>
        <w:lastRenderedPageBreak/>
        <w:t>اهداف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مشخص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يق</w:t>
      </w:r>
      <w:bookmarkEnd w:id="20"/>
    </w:p>
    <w:p w14:paraId="7AD78744" w14:textId="77777777" w:rsidR="00A25FFC" w:rsidRPr="00A25FFC" w:rsidRDefault="00A25FFC" w:rsidP="00A25FFC">
      <w:pPr>
        <w:pStyle w:val="a8"/>
        <w:rPr>
          <w:lang w:bidi="fa-IR"/>
        </w:rPr>
      </w:pPr>
    </w:p>
    <w:p w14:paraId="4257D306" w14:textId="3D586937" w:rsidR="00C3645B" w:rsidRDefault="00C3645B" w:rsidP="00C3645B">
      <w:pPr>
        <w:pStyle w:val="a8"/>
        <w:rPr>
          <w:rtl/>
        </w:rPr>
      </w:pPr>
      <w:r>
        <w:rPr>
          <w:rFonts w:hint="cs"/>
          <w:rtl/>
        </w:rPr>
        <w:t xml:space="preserve">هدف از این </w:t>
      </w:r>
      <w:r>
        <w:rPr>
          <w:rFonts w:hint="cs"/>
          <w:rtl/>
          <w:lang w:bidi="fa-IR"/>
        </w:rPr>
        <w:t xml:space="preserve">سمينار </w:t>
      </w:r>
      <w:r>
        <w:rPr>
          <w:rFonts w:hint="cs"/>
          <w:rtl/>
        </w:rPr>
        <w:t>بررسی چگونگی طراحی یک ماژول یا دستگاه هوشمند از سنسورهای پوششی می</w:t>
      </w:r>
      <w:r>
        <w:rPr>
          <w:rFonts w:hint="eastAsia"/>
          <w:rtl/>
        </w:rPr>
        <w:t>‌</w:t>
      </w:r>
      <w:r>
        <w:rPr>
          <w:rFonts w:hint="cs"/>
          <w:rtl/>
        </w:rPr>
        <w:t>باشد که کار جمع آوری اطلاعات اولیه ای از جمله اطلاعات محیطی و اطلاعات شخص حمل</w:t>
      </w:r>
      <w:r>
        <w:rPr>
          <w:rFonts w:hint="eastAsia"/>
          <w:rtl/>
        </w:rPr>
        <w:t>‌</w:t>
      </w:r>
      <w:r>
        <w:rPr>
          <w:rFonts w:hint="cs"/>
          <w:rtl/>
        </w:rPr>
        <w:t>کننده را بر عهده دارد تا آنها را بوسیله</w:t>
      </w:r>
      <w:r>
        <w:rPr>
          <w:rFonts w:hint="eastAsia"/>
          <w:rtl/>
        </w:rPr>
        <w:t>‌</w:t>
      </w:r>
      <w:r>
        <w:rPr>
          <w:rFonts w:hint="cs"/>
          <w:rtl/>
        </w:rPr>
        <w:t>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 را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ارتباطی به یک پلتفرم طراحی شده متناسب با این امر ارسال کند. </w:t>
      </w:r>
    </w:p>
    <w:p w14:paraId="575D4D44" w14:textId="1314FEE9" w:rsidR="00A25FFC" w:rsidRPr="00CB6992" w:rsidRDefault="00C3645B" w:rsidP="00CB6992">
      <w:pPr>
        <w:pStyle w:val="a8"/>
        <w:rPr>
          <w:rtl/>
        </w:rPr>
      </w:pPr>
      <w:r>
        <w:rPr>
          <w:rFonts w:hint="cs"/>
          <w:rtl/>
        </w:rPr>
        <w:t>فناوری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>های هوشمند در کشورهای مختلف مورد توجه قرار گرفته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 xml:space="preserve">اند و تحقیقات مربوط </w:t>
      </w:r>
      <w:r w:rsidR="003226C6">
        <w:rPr>
          <w:rFonts w:hint="cs"/>
          <w:rtl/>
        </w:rPr>
        <w:t xml:space="preserve">به آن‌ها </w:t>
      </w:r>
      <w:r>
        <w:rPr>
          <w:rFonts w:hint="cs"/>
          <w:rtl/>
        </w:rPr>
        <w:t xml:space="preserve">تا حد زیادی به امکانات موجود در آن کشور محدود </w:t>
      </w:r>
      <w:r w:rsidR="00F07A7D">
        <w:rPr>
          <w:rFonts w:hint="cs"/>
          <w:rtl/>
        </w:rPr>
        <w:t>می‌شود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از آن چه کل دنیا در همه ی سطوح ایمني ، صنعتی و بهداشتی به سمت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>های هوشمند رفته</w:t>
      </w:r>
      <w:r>
        <w:rPr>
          <w:rFonts w:hint="eastAsia"/>
          <w:rtl/>
        </w:rPr>
        <w:t>‌</w:t>
      </w:r>
      <w:r>
        <w:rPr>
          <w:rFonts w:hint="cs"/>
          <w:rtl/>
        </w:rPr>
        <w:t>اند . لازمه</w:t>
      </w:r>
      <w:r w:rsidR="00CB6992">
        <w:rPr>
          <w:rFonts w:hint="eastAsia"/>
          <w:rtl/>
        </w:rPr>
        <w:t>‌</w:t>
      </w:r>
      <w:r>
        <w:rPr>
          <w:rFonts w:hint="cs"/>
          <w:rtl/>
        </w:rPr>
        <w:t xml:space="preserve">ی این </w:t>
      </w:r>
      <w:r w:rsidR="00CB6992">
        <w:rPr>
          <w:rFonts w:hint="cs"/>
          <w:rtl/>
        </w:rPr>
        <w:t>مي‌باشد</w:t>
      </w:r>
      <w:r>
        <w:rPr>
          <w:rFonts w:hint="cs"/>
          <w:rtl/>
        </w:rPr>
        <w:t xml:space="preserve"> که ما هم بتوانیم از این فناوری ها در سطوح مختلف استفاده کرده و از مزیت های آن بهره ببریم .</w:t>
      </w:r>
    </w:p>
    <w:p w14:paraId="5F688BC0" w14:textId="77777777" w:rsidR="00305B9A" w:rsidRDefault="00305B9A" w:rsidP="00305B9A">
      <w:pPr>
        <w:pStyle w:val="a0"/>
        <w:rPr>
          <w:rtl/>
        </w:rPr>
      </w:pPr>
      <w:bookmarkStart w:id="21" w:name="_Toc25108782"/>
      <w:r w:rsidRPr="00250C1E">
        <w:rPr>
          <w:rFonts w:hint="cs"/>
          <w:rtl/>
        </w:rPr>
        <w:t>سوالات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یق</w:t>
      </w:r>
      <w:bookmarkEnd w:id="21"/>
    </w:p>
    <w:p w14:paraId="17FF92ED" w14:textId="77777777" w:rsidR="00305B9A" w:rsidRPr="00305B9A" w:rsidRDefault="00305B9A" w:rsidP="00305B9A">
      <w:pPr>
        <w:pStyle w:val="a8"/>
        <w:rPr>
          <w:lang w:bidi="fa-IR"/>
        </w:rPr>
      </w:pPr>
    </w:p>
    <w:p w14:paraId="4C53D556" w14:textId="77777777" w:rsidR="00676290" w:rsidRPr="00676290" w:rsidRDefault="00676290" w:rsidP="005252FA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2290E568" w14:textId="0A9C81E2" w:rsidR="00676290" w:rsidRDefault="00676290" w:rsidP="005252FA">
      <w:pPr>
        <w:pStyle w:val="1"/>
      </w:pPr>
      <w:r w:rsidRPr="00A322FC">
        <w:rPr>
          <w:rFonts w:hint="cs"/>
          <w:rtl/>
        </w:rPr>
        <w:t xml:space="preserve">آیا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فن</w:t>
      </w:r>
      <w:r>
        <w:rPr>
          <w:rFonts w:hint="eastAsia"/>
        </w:rPr>
        <w:t>‌</w:t>
      </w:r>
      <w:r w:rsidRPr="00A322FC">
        <w:rPr>
          <w:rFonts w:hint="cs"/>
          <w:rtl/>
        </w:rPr>
        <w:t>آوری</w:t>
      </w:r>
      <w:r>
        <w:rPr>
          <w:rFonts w:hint="eastAsia"/>
        </w:rPr>
        <w:t>‌</w:t>
      </w:r>
      <w:r w:rsidRPr="00A322FC">
        <w:rPr>
          <w:rFonts w:hint="cs"/>
          <w:rtl/>
        </w:rPr>
        <w:t xml:space="preserve">‌ای ایجاد کرد که موجب کاهش مرگ ومیر و افزایش ایمنی </w:t>
      </w:r>
      <w:r w:rsidR="00B2662D">
        <w:rPr>
          <w:rFonts w:hint="cs"/>
          <w:rtl/>
        </w:rPr>
        <w:t>آتش‌نشان</w:t>
      </w:r>
      <w:r w:rsidRPr="00A322FC">
        <w:rPr>
          <w:rFonts w:hint="cs"/>
          <w:rtl/>
        </w:rPr>
        <w:t>ان در عملیات</w:t>
      </w:r>
      <w:r>
        <w:rPr>
          <w:rFonts w:hint="eastAsia"/>
          <w:rtl/>
        </w:rPr>
        <w:t>‌</w:t>
      </w:r>
      <w:r w:rsidRPr="00A322FC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676290">
        <w:rPr>
          <w:rFonts w:hint="cs"/>
          <w:rtl/>
        </w:rPr>
        <w:t>ی</w:t>
      </w:r>
      <w:r w:rsidRPr="00A322FC">
        <w:rPr>
          <w:rFonts w:hint="cs"/>
          <w:rtl/>
        </w:rPr>
        <w:t xml:space="preserve"> شود؟</w:t>
      </w:r>
    </w:p>
    <w:p w14:paraId="5519B75F" w14:textId="0663D667" w:rsidR="004831BB" w:rsidRPr="00A322FC" w:rsidRDefault="004831BB" w:rsidP="005252FA">
      <w:pPr>
        <w:pStyle w:val="1"/>
      </w:pPr>
      <w:r w:rsidRPr="00A322FC">
        <w:rPr>
          <w:rFonts w:hint="cs"/>
          <w:rtl/>
        </w:rPr>
        <w:t xml:space="preserve">چگونه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اطلاعات کاملی نسبت به مکان آتش گرفته و مامورین در حال انجام وظیفه در دست داشت؟</w:t>
      </w:r>
    </w:p>
    <w:p w14:paraId="4E7E4702" w14:textId="3C64C129" w:rsidR="004831BB" w:rsidRPr="00A322FC" w:rsidRDefault="004831BB" w:rsidP="005252FA">
      <w:pPr>
        <w:pStyle w:val="1"/>
      </w:pPr>
      <w:r w:rsidRPr="00A322FC">
        <w:rPr>
          <w:rFonts w:hint="cs"/>
          <w:rtl/>
        </w:rPr>
        <w:t>چگو</w:t>
      </w:r>
      <w:r w:rsidR="00676290">
        <w:rPr>
          <w:rFonts w:hint="cs"/>
          <w:rtl/>
          <w:lang w:bidi="fa-IR"/>
        </w:rPr>
        <w:t>ن</w:t>
      </w:r>
      <w:r w:rsidRPr="00A322FC">
        <w:rPr>
          <w:rFonts w:hint="cs"/>
          <w:rtl/>
        </w:rPr>
        <w:t>ه می‌توانیم سنسورهایی با استفاده از فن</w:t>
      </w:r>
      <w:r w:rsidR="00676290">
        <w:rPr>
          <w:rFonts w:hint="eastAsia"/>
          <w:rtl/>
        </w:rPr>
        <w:t>‌</w:t>
      </w:r>
      <w:r w:rsidRPr="00A322FC">
        <w:rPr>
          <w:rFonts w:hint="cs"/>
          <w:rtl/>
        </w:rPr>
        <w:t>آوری</w:t>
      </w:r>
      <w:r w:rsidR="00676290">
        <w:rPr>
          <w:rFonts w:hint="eastAsia"/>
          <w:rtl/>
        </w:rPr>
        <w:t>‌</w:t>
      </w:r>
      <w:r w:rsidR="00676290" w:rsidRPr="00A322FC">
        <w:rPr>
          <w:rFonts w:hint="cs"/>
          <w:rtl/>
        </w:rPr>
        <w:t>های هوشمند تولید کنیم که از این امر جلوگیری کند</w:t>
      </w:r>
      <w:r w:rsidR="00676290">
        <w:rPr>
          <w:rFonts w:hint="cs"/>
          <w:rtl/>
        </w:rPr>
        <w:t>؟</w:t>
      </w:r>
    </w:p>
    <w:p w14:paraId="3524301C" w14:textId="06053529" w:rsidR="004831BB" w:rsidRDefault="004831BB" w:rsidP="005252FA">
      <w:pPr>
        <w:pStyle w:val="1"/>
      </w:pPr>
      <w:r w:rsidRPr="00A322FC">
        <w:rPr>
          <w:rFonts w:hint="cs"/>
          <w:rtl/>
        </w:rPr>
        <w:t>چه عواملی</w:t>
      </w:r>
      <w:r w:rsidRPr="00B32B5F">
        <w:rPr>
          <w:rFonts w:hint="cs"/>
          <w:rtl/>
        </w:rPr>
        <w:t xml:space="preserve"> باعث وموجب جلوگیری از استفاده ی سنسورهای پوششی </w:t>
      </w:r>
      <w:r w:rsidR="00F07A7D">
        <w:rPr>
          <w:rFonts w:hint="cs"/>
          <w:rtl/>
        </w:rPr>
        <w:t>می‌شود</w:t>
      </w:r>
      <w:r w:rsidRPr="00B32B5F">
        <w:rPr>
          <w:rFonts w:hint="cs"/>
          <w:rtl/>
        </w:rPr>
        <w:t>؟</w:t>
      </w:r>
    </w:p>
    <w:p w14:paraId="485677F7" w14:textId="77777777" w:rsidR="004831BB" w:rsidRDefault="004831BB" w:rsidP="00676290">
      <w:pPr>
        <w:pStyle w:val="1"/>
        <w:numPr>
          <w:ilvl w:val="0"/>
          <w:numId w:val="0"/>
        </w:numPr>
        <w:ind w:left="927" w:hanging="360"/>
        <w:rPr>
          <w:rtl/>
        </w:rPr>
      </w:pPr>
    </w:p>
    <w:p w14:paraId="0B73BB89" w14:textId="4176D47E" w:rsidR="006A79B3" w:rsidRPr="006A79B3" w:rsidRDefault="005252FA" w:rsidP="00CB6992">
      <w:pPr>
        <w:pStyle w:val="a0"/>
        <w:rPr>
          <w:rtl/>
        </w:rPr>
      </w:pPr>
      <w:bookmarkStart w:id="22" w:name="_Toc25108783"/>
      <w:r>
        <w:rPr>
          <w:rFonts w:hint="cs"/>
          <w:rtl/>
        </w:rPr>
        <w:t>فرضيه‌هاي</w:t>
      </w:r>
      <w:r w:rsidR="004831BB" w:rsidRPr="00250C1E">
        <w:rPr>
          <w:rtl/>
        </w:rPr>
        <w:t xml:space="preserve"> </w:t>
      </w:r>
      <w:r w:rsidR="004831BB" w:rsidRPr="00250C1E">
        <w:rPr>
          <w:rFonts w:hint="cs"/>
          <w:rtl/>
        </w:rPr>
        <w:t>تحقیق</w:t>
      </w:r>
      <w:bookmarkEnd w:id="22"/>
    </w:p>
    <w:p w14:paraId="2E71F08B" w14:textId="57F0BD91" w:rsidR="004934A3" w:rsidRDefault="003B3B23" w:rsidP="00C3645B">
      <w:pPr>
        <w:pStyle w:val="a8"/>
        <w:spacing w:line="276" w:lineRule="auto"/>
        <w:rPr>
          <w:rtl/>
        </w:rPr>
      </w:pPr>
      <w:r>
        <w:rPr>
          <w:rFonts w:hint="cs"/>
          <w:rtl/>
        </w:rPr>
        <w:t xml:space="preserve">در </w:t>
      </w:r>
      <w:r w:rsidR="006659EB" w:rsidRPr="00A66CAE">
        <w:rPr>
          <w:rFonts w:hint="cs"/>
          <w:rtl/>
        </w:rPr>
        <w:t>فن</w:t>
      </w:r>
      <w:r w:rsidR="006659EB" w:rsidRPr="00A66CAE">
        <w:rPr>
          <w:rFonts w:hint="eastAsia"/>
          <w:rtl/>
        </w:rPr>
        <w:t>‌</w:t>
      </w:r>
      <w:r w:rsidR="006659EB" w:rsidRPr="00A66CAE">
        <w:rPr>
          <w:rFonts w:hint="cs"/>
          <w:rtl/>
        </w:rPr>
        <w:t>آوری</w:t>
      </w:r>
      <w:r w:rsidR="004831BB" w:rsidRPr="00C65DC7">
        <w:rPr>
          <w:rFonts w:hint="cs"/>
          <w:rtl/>
        </w:rPr>
        <w:t xml:space="preserve"> سیستم‌های هوشمند از</w:t>
      </w:r>
      <w:r w:rsidR="001F43F4">
        <w:rPr>
          <w:rFonts w:hint="cs"/>
          <w:rtl/>
        </w:rPr>
        <w:t>تكنيك</w:t>
      </w:r>
      <w:r w:rsidR="004831BB" w:rsidRPr="00C65DC7">
        <w:rPr>
          <w:rFonts w:hint="cs"/>
          <w:rtl/>
        </w:rPr>
        <w:t xml:space="preserve"> استنشاق استفاده </w:t>
      </w:r>
      <w:r w:rsidR="00F07A7D">
        <w:rPr>
          <w:rFonts w:hint="cs"/>
          <w:rtl/>
        </w:rPr>
        <w:t>می‌شود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>، اگر</w:t>
      </w:r>
      <w:r w:rsidR="00314FAC">
        <w:rPr>
          <w:rFonts w:hint="cs"/>
          <w:rtl/>
        </w:rPr>
        <w:t xml:space="preserve">اين </w:t>
      </w:r>
      <w:r w:rsidR="00314FAC" w:rsidRPr="00C65DC7">
        <w:rPr>
          <w:rFonts w:hint="cs"/>
          <w:rtl/>
        </w:rPr>
        <w:t>سیستم‌های هوشمند</w:t>
      </w:r>
      <w:r w:rsidR="004831BB" w:rsidRPr="00C65DC7">
        <w:rPr>
          <w:rtl/>
        </w:rPr>
        <w:t xml:space="preserve"> بتواند با  داده</w:t>
      </w:r>
      <w:r w:rsidR="001F43F4">
        <w:rPr>
          <w:rFonts w:hint="cs"/>
          <w:rtl/>
        </w:rPr>
        <w:t>‌</w:t>
      </w:r>
      <w:r w:rsidR="004831BB" w:rsidRPr="00C65DC7">
        <w:rPr>
          <w:rtl/>
        </w:rPr>
        <w:t>ها</w:t>
      </w:r>
      <w:r w:rsidR="004831BB" w:rsidRPr="00C65DC7">
        <w:rPr>
          <w:rFonts w:hint="cs"/>
          <w:rtl/>
        </w:rPr>
        <w:t>ی دیگر</w:t>
      </w:r>
      <w:r w:rsidR="004831BB" w:rsidRPr="00C65DC7">
        <w:rPr>
          <w:rtl/>
        </w:rPr>
        <w:t xml:space="preserve"> درهر</w:t>
      </w:r>
      <w:r w:rsidR="001F43F4">
        <w:rPr>
          <w:rFonts w:hint="eastAsia"/>
          <w:rtl/>
        </w:rPr>
        <w:t>‌</w:t>
      </w:r>
      <w:r w:rsidR="004831BB" w:rsidRPr="00C65DC7">
        <w:rPr>
          <w:rtl/>
        </w:rPr>
        <w:t>کجا و هر زمان دیگری ارتباط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 xml:space="preserve"> برقرار کنند</w:t>
      </w:r>
      <w:r w:rsidR="004831BB" w:rsidRPr="00C65DC7">
        <w:t xml:space="preserve"> </w:t>
      </w:r>
      <w:r w:rsidR="004831BB" w:rsidRPr="00C65DC7">
        <w:rPr>
          <w:rtl/>
        </w:rPr>
        <w:t xml:space="preserve">این امر به مراکز بهداشتی و درمانی در جامعه امکان می دهد به راحتی این </w:t>
      </w:r>
      <w:r w:rsidR="00B2662D">
        <w:rPr>
          <w:rtl/>
        </w:rPr>
        <w:t>داده‌ها</w:t>
      </w:r>
      <w:r w:rsidR="004831BB" w:rsidRPr="00C65DC7">
        <w:rPr>
          <w:rtl/>
        </w:rPr>
        <w:t xml:space="preserve"> را دریافت کرده و نسبت به آن واکنش نشان دهند</w:t>
      </w:r>
      <w:r w:rsidR="004831BB" w:rsidRPr="00C65DC7">
        <w:rPr>
          <w:rFonts w:hint="cs"/>
          <w:rtl/>
        </w:rPr>
        <w:t xml:space="preserve">. </w:t>
      </w:r>
      <w:r w:rsidR="001F43F4">
        <w:rPr>
          <w:rFonts w:hint="cs"/>
          <w:rtl/>
        </w:rPr>
        <w:t>اين</w:t>
      </w:r>
      <w:r w:rsidR="004831BB" w:rsidRPr="00C65DC7">
        <w:rPr>
          <w:rtl/>
        </w:rPr>
        <w:t xml:space="preserve"> سنسور</w:t>
      </w:r>
      <w:r w:rsidR="001F43F4">
        <w:rPr>
          <w:rFonts w:hint="cs"/>
          <w:rtl/>
        </w:rPr>
        <w:t>‌ها</w:t>
      </w:r>
      <w:r w:rsidR="004934A3">
        <w:rPr>
          <w:rFonts w:hint="cs"/>
          <w:rtl/>
        </w:rPr>
        <w:t xml:space="preserve"> با توجه </w:t>
      </w:r>
      <w:r w:rsidR="001F43F4">
        <w:rPr>
          <w:rFonts w:hint="cs"/>
          <w:rtl/>
        </w:rPr>
        <w:t>به</w:t>
      </w:r>
      <w:r w:rsidR="004934A3">
        <w:rPr>
          <w:rFonts w:hint="cs"/>
          <w:rtl/>
        </w:rPr>
        <w:t xml:space="preserve"> اين</w:t>
      </w:r>
      <w:r w:rsidR="001F43F4">
        <w:rPr>
          <w:rFonts w:hint="cs"/>
          <w:rtl/>
        </w:rPr>
        <w:t xml:space="preserve"> </w:t>
      </w:r>
      <w:r w:rsidR="004831BB" w:rsidRPr="00C65DC7">
        <w:rPr>
          <w:rtl/>
        </w:rPr>
        <w:t>که دارای منبع تغذیه محدود</w:t>
      </w:r>
      <w:r w:rsidR="00314FAC">
        <w:rPr>
          <w:rStyle w:val="FootnoteReference"/>
          <w:rtl/>
        </w:rPr>
        <w:footnoteReference w:id="3"/>
      </w:r>
      <w:r w:rsidR="004831BB" w:rsidRPr="00C65DC7">
        <w:rPr>
          <w:rtl/>
        </w:rPr>
        <w:t>، پهنای باند کم</w:t>
      </w:r>
      <w:r w:rsidR="00314FAC">
        <w:t xml:space="preserve"> </w:t>
      </w:r>
      <w:r w:rsidR="00314FAC">
        <w:rPr>
          <w:rStyle w:val="FootnoteReference"/>
        </w:rPr>
        <w:footnoteReference w:id="4"/>
      </w:r>
      <w:r w:rsidR="004831BB" w:rsidRPr="00C65DC7">
        <w:rPr>
          <w:rtl/>
        </w:rPr>
        <w:t>، قابلیت حافظه اندک و تقاضای انرژی بسیار کم</w:t>
      </w:r>
      <w:r w:rsidR="004934A3">
        <w:rPr>
          <w:rFonts w:hint="cs"/>
          <w:rtl/>
        </w:rPr>
        <w:t xml:space="preserve"> كار مي</w:t>
      </w:r>
      <w:r w:rsidR="004934A3">
        <w:rPr>
          <w:rFonts w:hint="eastAsia"/>
          <w:rtl/>
        </w:rPr>
        <w:t>‌</w:t>
      </w:r>
      <w:r w:rsidR="004934A3">
        <w:rPr>
          <w:rFonts w:hint="cs"/>
          <w:rtl/>
        </w:rPr>
        <w:t xml:space="preserve">كنند ، از قابليت سنجش بسيار بالايي برخوردار هستند . پس مي‌توانند </w:t>
      </w:r>
      <w:r w:rsidR="006A79B3">
        <w:rPr>
          <w:rFonts w:hint="cs"/>
          <w:rtl/>
        </w:rPr>
        <w:t xml:space="preserve">در صورت ارسال سريع اطلاعات فعاليت هاي مورد نظر براي توانبخشي </w:t>
      </w:r>
      <w:r w:rsidR="006A79B3">
        <w:rPr>
          <w:rStyle w:val="FootnoteReference"/>
          <w:rtl/>
        </w:rPr>
        <w:footnoteReference w:id="5"/>
      </w:r>
      <w:r w:rsidR="006A79B3">
        <w:rPr>
          <w:rFonts w:hint="cs"/>
          <w:rtl/>
        </w:rPr>
        <w:t xml:space="preserve"> افراد را به انجام رسانند.</w:t>
      </w:r>
      <w:r w:rsidR="004934A3">
        <w:rPr>
          <w:rFonts w:hint="cs"/>
          <w:rtl/>
        </w:rPr>
        <w:t xml:space="preserve"> </w:t>
      </w:r>
    </w:p>
    <w:p w14:paraId="456E9AB3" w14:textId="254C7B92" w:rsidR="00314FAC" w:rsidRDefault="004831BB" w:rsidP="00CB6992">
      <w:pPr>
        <w:pStyle w:val="a8"/>
        <w:spacing w:line="276" w:lineRule="auto"/>
        <w:rPr>
          <w:rtl/>
        </w:rPr>
      </w:pPr>
      <w:r w:rsidRPr="00C65DC7">
        <w:rPr>
          <w:rtl/>
        </w:rPr>
        <w:lastRenderedPageBreak/>
        <w:t xml:space="preserve">اگر این سیستم ها قادر باشند مقادیر زیادی از </w:t>
      </w:r>
      <w:r w:rsidR="00B2662D">
        <w:rPr>
          <w:rtl/>
        </w:rPr>
        <w:t>داده‌ها</w:t>
      </w:r>
      <w:r w:rsidRPr="00C65DC7">
        <w:rPr>
          <w:rtl/>
        </w:rPr>
        <w:t xml:space="preserve"> را به طور مداوم اندازه گیری کنند و </w:t>
      </w:r>
      <w:r w:rsidR="003A4263" w:rsidRPr="00035908">
        <w:rPr>
          <w:rFonts w:hint="cs"/>
          <w:rtl/>
        </w:rPr>
        <w:t xml:space="preserve">و اطلاعات دريافتي را براي پردازش به ميكروپردازنده‌ها انتقال داده </w:t>
      </w:r>
      <w:r w:rsidR="0010064F" w:rsidRPr="00035908">
        <w:rPr>
          <w:rFonts w:hint="cs"/>
          <w:rtl/>
        </w:rPr>
        <w:t xml:space="preserve">تا </w:t>
      </w:r>
      <w:r w:rsidR="003A4263" w:rsidRPr="00035908">
        <w:rPr>
          <w:rFonts w:hint="cs"/>
          <w:rtl/>
        </w:rPr>
        <w:t>حذف</w:t>
      </w:r>
      <w:r w:rsidR="0010064F" w:rsidRPr="00035908">
        <w:rPr>
          <w:rFonts w:hint="cs"/>
          <w:rtl/>
        </w:rPr>
        <w:t xml:space="preserve"> داده‌هاي غير ضروري، اطلاعات مورد نياز </w:t>
      </w:r>
      <w:r w:rsidR="003A4263" w:rsidRPr="00035908">
        <w:rPr>
          <w:rFonts w:hint="cs"/>
          <w:rtl/>
        </w:rPr>
        <w:t xml:space="preserve">و مهم </w:t>
      </w:r>
      <w:r w:rsidR="0010064F" w:rsidRPr="00035908">
        <w:rPr>
          <w:rFonts w:hint="cs"/>
          <w:rtl/>
        </w:rPr>
        <w:t>را انتخاب كنند</w:t>
      </w:r>
    </w:p>
    <w:p w14:paraId="1439E551" w14:textId="6D027457" w:rsidR="00C2522A" w:rsidRDefault="004831BB" w:rsidP="00CB6992">
      <w:pPr>
        <w:pStyle w:val="a0"/>
        <w:rPr>
          <w:rtl/>
        </w:rPr>
      </w:pPr>
      <w:bookmarkStart w:id="23" w:name="_Toc468560685"/>
      <w:bookmarkStart w:id="24" w:name="_Toc472144737"/>
      <w:bookmarkStart w:id="25" w:name="_Toc472149467"/>
      <w:bookmarkStart w:id="26" w:name="_Toc472151113"/>
      <w:bookmarkStart w:id="27" w:name="_Toc25108784"/>
      <w:r w:rsidRPr="00604AE5">
        <w:rPr>
          <w:rFonts w:hint="cs"/>
          <w:rtl/>
        </w:rPr>
        <w:t>متغیر</w:t>
      </w:r>
      <w:r w:rsidR="00F07A7D">
        <w:rPr>
          <w:rFonts w:hint="eastAsia"/>
          <w:rtl/>
        </w:rPr>
        <w:t>‌</w:t>
      </w:r>
      <w:r w:rsidRPr="00604AE5">
        <w:rPr>
          <w:rFonts w:hint="cs"/>
          <w:rtl/>
        </w:rPr>
        <w:t>های تحقیق</w:t>
      </w:r>
      <w:bookmarkEnd w:id="23"/>
      <w:bookmarkEnd w:id="24"/>
      <w:bookmarkEnd w:id="25"/>
      <w:bookmarkEnd w:id="26"/>
      <w:bookmarkEnd w:id="27"/>
    </w:p>
    <w:p w14:paraId="27736703" w14:textId="237A2D83" w:rsidR="00C2522A" w:rsidRDefault="00C2522A" w:rsidP="00C2522A">
      <w:pPr>
        <w:pStyle w:val="a8"/>
        <w:rPr>
          <w:rtl/>
        </w:rPr>
      </w:pPr>
      <w:r>
        <w:rPr>
          <w:rFonts w:hint="cs"/>
          <w:rtl/>
        </w:rPr>
        <w:t>با توجه به موضوع ا</w:t>
      </w:r>
      <w:r w:rsidR="001048B7">
        <w:rPr>
          <w:rFonts w:hint="cs"/>
          <w:rtl/>
        </w:rPr>
        <w:t>ص</w:t>
      </w:r>
      <w:r>
        <w:rPr>
          <w:rFonts w:hint="cs"/>
          <w:rtl/>
        </w:rPr>
        <w:t>لی مورد بحث عوامل زیادی در بوجود آمدن متغیرهای اسا</w:t>
      </w:r>
      <w:r w:rsidR="001048B7">
        <w:rPr>
          <w:rFonts w:hint="cs"/>
          <w:rtl/>
        </w:rPr>
        <w:t>س</w:t>
      </w:r>
      <w:r>
        <w:rPr>
          <w:rFonts w:hint="cs"/>
          <w:rtl/>
        </w:rPr>
        <w:t xml:space="preserve">ی نقش دارند که مشتمل بر </w:t>
      </w:r>
      <w:r w:rsidR="00D431B9" w:rsidRPr="00035908">
        <w:rPr>
          <w:rFonts w:hint="cs"/>
          <w:rtl/>
        </w:rPr>
        <w:t>عوامل</w:t>
      </w:r>
      <w:r w:rsidR="00035908">
        <w:rPr>
          <w:rFonts w:hint="cs"/>
          <w:rtl/>
        </w:rPr>
        <w:t xml:space="preserve"> </w:t>
      </w:r>
      <w:r>
        <w:rPr>
          <w:rFonts w:hint="cs"/>
          <w:rtl/>
        </w:rPr>
        <w:t>محیطی و حیاطی برای افراد و راه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های ارتباطی می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باشد که عبارتند از :</w:t>
      </w:r>
    </w:p>
    <w:p w14:paraId="1143A9B2" w14:textId="18776C1F" w:rsidR="00C2522A" w:rsidRDefault="00C2522A" w:rsidP="001048B7">
      <w:pPr>
        <w:pStyle w:val="1"/>
      </w:pPr>
      <w:r>
        <w:rPr>
          <w:rFonts w:hint="cs"/>
          <w:rtl/>
        </w:rPr>
        <w:t xml:space="preserve">جهت بررسی عوامل محیطی ما نیاز متغیرهای مختلفی از جلمه گرما ، فشار ، اکسیژن ، دی اکسید کربن ، </w:t>
      </w:r>
      <w:r w:rsidR="001048B7">
        <w:rPr>
          <w:rFonts w:hint="cs"/>
          <w:rtl/>
        </w:rPr>
        <w:t>کربن مونوكسيد ،</w:t>
      </w:r>
      <w:r>
        <w:rPr>
          <w:rFonts w:hint="cs"/>
          <w:rtl/>
        </w:rPr>
        <w:t>غلظت و گازهای قابل بخش را داشته باشیم که با استفاده از سنسورها</w:t>
      </w:r>
      <w:r w:rsidR="001048B7">
        <w:rPr>
          <w:rFonts w:hint="cs"/>
          <w:rtl/>
        </w:rPr>
        <w:t xml:space="preserve">ي </w:t>
      </w:r>
      <w:r w:rsidR="001048B7">
        <w:t xml:space="preserve">MQ2 </w:t>
      </w:r>
      <w:r w:rsidR="001048B7">
        <w:rPr>
          <w:rFonts w:hint="cs"/>
          <w:rtl/>
          <w:lang w:bidi="fa-IR"/>
        </w:rPr>
        <w:t xml:space="preserve"> ،</w:t>
      </w:r>
      <w:r w:rsidR="001048B7">
        <w:rPr>
          <w:lang w:bidi="fa-IR"/>
        </w:rPr>
        <w:t xml:space="preserve"> MQ7  </w:t>
      </w:r>
      <w:r w:rsidR="001048B7">
        <w:rPr>
          <w:rFonts w:hint="cs"/>
          <w:rtl/>
          <w:lang w:bidi="fa-IR"/>
        </w:rPr>
        <w:t>،</w:t>
      </w:r>
      <w:r w:rsidR="001048B7">
        <w:rPr>
          <w:lang w:bidi="fa-IR"/>
        </w:rPr>
        <w:t xml:space="preserve"> MCP9808 </w:t>
      </w:r>
      <w:r w:rsidR="001048B7">
        <w:rPr>
          <w:rFonts w:hint="cs"/>
          <w:rtl/>
          <w:lang w:bidi="fa-IR"/>
        </w:rPr>
        <w:t>،</w:t>
      </w:r>
      <w:r>
        <w:rPr>
          <w:rFonts w:hint="cs"/>
          <w:rtl/>
        </w:rPr>
        <w:t xml:space="preserve"> </w:t>
      </w:r>
      <w:r w:rsidR="001048B7">
        <w:rPr>
          <w:rFonts w:hint="cs"/>
          <w:rtl/>
          <w:lang w:bidi="fa-IR"/>
        </w:rPr>
        <w:t>و</w:t>
      </w:r>
      <w:r w:rsidR="001048B7">
        <w:rPr>
          <w:lang w:bidi="fa-IR"/>
        </w:rPr>
        <w:t xml:space="preserve"> MLX90621 </w:t>
      </w:r>
      <w:r>
        <w:rPr>
          <w:rFonts w:hint="cs"/>
          <w:rtl/>
        </w:rPr>
        <w:t xml:space="preserve">قابل تشخیص هستند . </w:t>
      </w:r>
    </w:p>
    <w:p w14:paraId="6BD1CFB4" w14:textId="786CD117" w:rsidR="00C2522A" w:rsidRDefault="00C2522A" w:rsidP="001048B7">
      <w:pPr>
        <w:pStyle w:val="1"/>
        <w:rPr>
          <w:rtl/>
        </w:rPr>
      </w:pPr>
      <w:r>
        <w:rPr>
          <w:rFonts w:hint="cs"/>
          <w:rtl/>
        </w:rPr>
        <w:t xml:space="preserve">برای اینکه وضعیت علائم حیاتی و شخصی افراد (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ها ) چک شود نیازمند متغیرهای مختلف از جمله</w:t>
      </w:r>
      <w:r w:rsidR="0010261A">
        <w:t xml:space="preserve"> </w:t>
      </w:r>
      <w:r w:rsidR="0010261A">
        <w:rPr>
          <w:rFonts w:hint="cs"/>
          <w:rtl/>
          <w:lang w:bidi="fa-IR"/>
        </w:rPr>
        <w:t>موقعيت ،</w:t>
      </w:r>
      <w:r>
        <w:rPr>
          <w:rFonts w:hint="cs"/>
          <w:rtl/>
        </w:rPr>
        <w:t xml:space="preserve"> فشارخون</w:t>
      </w:r>
      <w:r w:rsidR="0009688C">
        <w:rPr>
          <w:rFonts w:hint="cs"/>
          <w:rtl/>
        </w:rPr>
        <w:t xml:space="preserve"> </w:t>
      </w:r>
      <w:r w:rsidR="0009688C">
        <w:rPr>
          <w:rFonts w:hint="cs"/>
          <w:rtl/>
          <w:lang w:bidi="fa-IR"/>
        </w:rPr>
        <w:t>و</w:t>
      </w:r>
      <w:r>
        <w:rPr>
          <w:rFonts w:hint="cs"/>
          <w:rtl/>
        </w:rPr>
        <w:t xml:space="preserve"> ضربان قلب  می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>باشیم که با استفاده از سنسورهای</w:t>
      </w:r>
      <w:r w:rsidR="0010261A">
        <w:rPr>
          <w:rFonts w:hint="cs"/>
          <w:rtl/>
        </w:rPr>
        <w:t xml:space="preserve"> </w:t>
      </w:r>
      <w:r w:rsidR="0010261A">
        <w:t xml:space="preserve"> GPS</w:t>
      </w:r>
      <w:r w:rsidR="0010261A">
        <w:rPr>
          <w:rFonts w:hint="cs"/>
          <w:rtl/>
          <w:lang w:bidi="fa-IR"/>
        </w:rPr>
        <w:t xml:space="preserve"> ، ضربان قلب يا </w:t>
      </w:r>
      <w:r w:rsidR="0010261A">
        <w:rPr>
          <w:lang w:bidi="fa-IR"/>
        </w:rPr>
        <w:t xml:space="preserve"> Polar Wireless</w:t>
      </w:r>
      <w:r>
        <w:rPr>
          <w:rFonts w:hint="cs"/>
          <w:rtl/>
        </w:rPr>
        <w:t xml:space="preserve"> قابل تشخیص هستند. </w:t>
      </w:r>
    </w:p>
    <w:p w14:paraId="6B1A1583" w14:textId="379075DF" w:rsidR="00C2522A" w:rsidRDefault="00C2522A" w:rsidP="001048B7">
      <w:pPr>
        <w:pStyle w:val="1"/>
      </w:pPr>
      <w:r>
        <w:rPr>
          <w:rFonts w:hint="cs"/>
          <w:rtl/>
        </w:rPr>
        <w:t>چگونگی برقراری ارتباط بین سنسورهای علائم حیاتی و علائم محیطی با</w:t>
      </w:r>
      <w:r w:rsidR="0010261A">
        <w:rPr>
          <w:rFonts w:hint="cs"/>
          <w:rtl/>
        </w:rPr>
        <w:t xml:space="preserve"> يكديگر و همچنين</w:t>
      </w:r>
      <w:r>
        <w:rPr>
          <w:rFonts w:hint="cs"/>
          <w:rtl/>
        </w:rPr>
        <w:t xml:space="preserve"> </w:t>
      </w:r>
      <w:r w:rsidR="005C1B92" w:rsidRPr="00035908">
        <w:rPr>
          <w:rFonts w:hint="cs"/>
          <w:rtl/>
        </w:rPr>
        <w:t>ارتباط با</w:t>
      </w:r>
      <w:r w:rsidR="00035908" w:rsidRPr="00035908">
        <w:rPr>
          <w:rFonts w:hint="cs"/>
          <w:rtl/>
        </w:rPr>
        <w:t xml:space="preserve"> </w:t>
      </w:r>
      <w:r>
        <w:rPr>
          <w:rFonts w:hint="cs"/>
          <w:rtl/>
        </w:rPr>
        <w:t>دستگاه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 w:rsidR="0010261A">
        <w:rPr>
          <w:rFonts w:hint="cs"/>
          <w:rtl/>
        </w:rPr>
        <w:t>ديگرجهت</w:t>
      </w:r>
      <w:r>
        <w:rPr>
          <w:rFonts w:hint="cs"/>
          <w:rtl/>
        </w:rPr>
        <w:t xml:space="preserve"> ارسال اطلاعات </w:t>
      </w:r>
      <w:r w:rsidR="0010261A">
        <w:rPr>
          <w:rFonts w:hint="cs"/>
          <w:rtl/>
        </w:rPr>
        <w:t>به شبكه‌ي اصلي براي نمايش يا نظارت اطلاعات توسط افراد ديگر</w:t>
      </w:r>
      <w:r>
        <w:rPr>
          <w:rFonts w:hint="cs"/>
          <w:rtl/>
        </w:rPr>
        <w:t xml:space="preserve"> </w:t>
      </w:r>
      <w:r w:rsidR="0010261A">
        <w:rPr>
          <w:rFonts w:hint="cs"/>
          <w:rtl/>
        </w:rPr>
        <w:t>در شبكه</w:t>
      </w:r>
      <w:r w:rsidR="0010261A">
        <w:rPr>
          <w:rFonts w:hint="eastAsia"/>
          <w:rtl/>
        </w:rPr>
        <w:t>‌</w:t>
      </w:r>
      <w:r w:rsidR="0010261A">
        <w:rPr>
          <w:rFonts w:hint="cs"/>
          <w:rtl/>
        </w:rPr>
        <w:t xml:space="preserve">هاي عمومي يا اختصاصي شامل : </w:t>
      </w:r>
      <w:r w:rsidR="0010261A">
        <w:t>Fona Lora</w:t>
      </w:r>
      <w:r w:rsidR="0010261A">
        <w:rPr>
          <w:rFonts w:hint="cs"/>
          <w:rtl/>
        </w:rPr>
        <w:t xml:space="preserve"> ، </w:t>
      </w:r>
      <w:r w:rsidR="0010261A">
        <w:t xml:space="preserve"> GPRS</w:t>
      </w:r>
      <w:r w:rsidR="00A25FFC">
        <w:t xml:space="preserve"> </w:t>
      </w:r>
      <w:r w:rsidR="00A25FFC">
        <w:rPr>
          <w:rFonts w:hint="cs"/>
          <w:rtl/>
          <w:lang w:bidi="fa-IR"/>
        </w:rPr>
        <w:t xml:space="preserve"> ،</w:t>
      </w:r>
      <w:r w:rsidR="00A25FFC">
        <w:rPr>
          <w:lang w:bidi="fa-IR"/>
        </w:rPr>
        <w:t xml:space="preserve"> </w:t>
      </w:r>
      <w:r w:rsidR="00A25FFC">
        <w:rPr>
          <w:rFonts w:hint="cs"/>
          <w:rtl/>
          <w:lang w:bidi="fa-IR"/>
        </w:rPr>
        <w:t xml:space="preserve"> </w:t>
      </w:r>
      <w:r w:rsidR="00A25FFC">
        <w:rPr>
          <w:lang w:bidi="fa-IR"/>
        </w:rPr>
        <w:t>W</w:t>
      </w:r>
      <w:r w:rsidR="003226C6">
        <w:rPr>
          <w:lang w:bidi="fa-IR"/>
        </w:rPr>
        <w:t>if</w:t>
      </w:r>
      <w:r w:rsidR="00A25FFC">
        <w:rPr>
          <w:lang w:bidi="fa-IR"/>
        </w:rPr>
        <w:t>i</w:t>
      </w:r>
      <w:r w:rsidR="00A25FFC">
        <w:rPr>
          <w:rFonts w:hint="cs"/>
          <w:rtl/>
          <w:lang w:bidi="fa-IR"/>
        </w:rPr>
        <w:t xml:space="preserve"> و غيره.</w:t>
      </w:r>
    </w:p>
    <w:p w14:paraId="4BB1FA36" w14:textId="7C9D3991" w:rsidR="00510FFE" w:rsidRDefault="00510FFE" w:rsidP="00CB6992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79D55B68" w14:textId="5771A0D0" w:rsidR="00305B9A" w:rsidRDefault="00305B9A" w:rsidP="00305B9A">
      <w:pPr>
        <w:pStyle w:val="a0"/>
        <w:rPr>
          <w:rtl/>
        </w:rPr>
      </w:pPr>
      <w:bookmarkStart w:id="28" w:name="_Toc25108785"/>
      <w:r>
        <w:rPr>
          <w:rFonts w:hint="cs"/>
          <w:rtl/>
        </w:rPr>
        <w:t>ساختار سمینار</w:t>
      </w:r>
      <w:bookmarkEnd w:id="28"/>
    </w:p>
    <w:p w14:paraId="36B6793F" w14:textId="77777777" w:rsidR="00305B9A" w:rsidRPr="00305B9A" w:rsidRDefault="00305B9A" w:rsidP="00CB6992">
      <w:pPr>
        <w:pStyle w:val="1"/>
        <w:numPr>
          <w:ilvl w:val="0"/>
          <w:numId w:val="0"/>
        </w:numPr>
        <w:ind w:left="927" w:hanging="360"/>
        <w:rPr>
          <w:b/>
          <w:bCs/>
          <w:rtl/>
          <w:lang w:bidi="fa-IR"/>
        </w:rPr>
      </w:pPr>
    </w:p>
    <w:p w14:paraId="7FCF84E2" w14:textId="4EA3F953" w:rsidR="004831BB" w:rsidRDefault="004831BB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در این </w:t>
      </w:r>
      <w:r>
        <w:rPr>
          <w:rFonts w:hint="cs"/>
          <w:rtl/>
        </w:rPr>
        <w:t>سمینار</w:t>
      </w:r>
      <w:r w:rsidRPr="00407598">
        <w:rPr>
          <w:rFonts w:hint="cs"/>
          <w:rtl/>
        </w:rPr>
        <w:t xml:space="preserve"> به بررسی عواملی که منجر به در نظر گرفتن استفاده از سنسورهای پوششی در سازمان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برای کاهش</w:t>
      </w:r>
      <w:r w:rsidRPr="00407598">
        <w:rPr>
          <w:rFonts w:hint="cs"/>
        </w:rPr>
        <w:t xml:space="preserve"> </w:t>
      </w:r>
      <w:r w:rsidRPr="005252FA">
        <w:rPr>
          <w:rFonts w:hint="cs"/>
          <w:rtl/>
        </w:rPr>
        <w:t xml:space="preserve">مرگ </w:t>
      </w:r>
      <w:r w:rsidRPr="00407598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="005252FA">
        <w:rPr>
          <w:rFonts w:hint="cs"/>
          <w:rtl/>
        </w:rPr>
        <w:t>ان</w:t>
      </w:r>
      <w:r w:rsidRPr="00407598">
        <w:rPr>
          <w:rFonts w:hint="cs"/>
          <w:rtl/>
        </w:rPr>
        <w:t xml:space="preserve"> در ح</w:t>
      </w:r>
      <w:r w:rsidR="005252FA">
        <w:rPr>
          <w:rFonts w:hint="cs"/>
          <w:rtl/>
        </w:rPr>
        <w:t>ين</w:t>
      </w:r>
      <w:r w:rsidRPr="00407598">
        <w:rPr>
          <w:rFonts w:hint="cs"/>
          <w:rtl/>
        </w:rPr>
        <w:t xml:space="preserve"> انجام </w:t>
      </w:r>
      <w:r w:rsidR="005252FA">
        <w:rPr>
          <w:rFonts w:hint="cs"/>
          <w:rtl/>
          <w:lang w:bidi="fa-IR"/>
        </w:rPr>
        <w:t>ماموريت</w:t>
      </w:r>
      <w:r w:rsidRPr="00407598">
        <w:rPr>
          <w:rFonts w:hint="cs"/>
          <w:rtl/>
        </w:rPr>
        <w:t xml:space="preserve"> شده است، می پردازد </w:t>
      </w:r>
      <w:r>
        <w:rPr>
          <w:rFonts w:hint="cs"/>
          <w:rtl/>
        </w:rPr>
        <w:t>که عبارتند از:</w:t>
      </w:r>
    </w:p>
    <w:p w14:paraId="5729C544" w14:textId="77777777" w:rsidR="004831BB" w:rsidRDefault="004831BB" w:rsidP="005252FA">
      <w:pPr>
        <w:pStyle w:val="1"/>
      </w:pPr>
      <w:r>
        <w:rPr>
          <w:rFonts w:hint="cs"/>
          <w:rtl/>
        </w:rPr>
        <w:t>مقدمه و اهمیت موضوع</w:t>
      </w:r>
    </w:p>
    <w:p w14:paraId="7881A295" w14:textId="77777777" w:rsidR="004831BB" w:rsidRDefault="004831BB" w:rsidP="005252FA">
      <w:pPr>
        <w:pStyle w:val="1"/>
      </w:pPr>
      <w:r>
        <w:rPr>
          <w:rFonts w:hint="cs"/>
          <w:rtl/>
        </w:rPr>
        <w:t xml:space="preserve">کاربرد و شناخت سنسورهای کاربردی در ایمنی </w:t>
      </w:r>
    </w:p>
    <w:p w14:paraId="20472903" w14:textId="4AC5D12F" w:rsidR="004831BB" w:rsidRDefault="004831BB" w:rsidP="005252FA">
      <w:pPr>
        <w:pStyle w:val="1"/>
      </w:pPr>
      <w:r>
        <w:rPr>
          <w:rFonts w:hint="cs"/>
          <w:rtl/>
        </w:rPr>
        <w:t xml:space="preserve">مشکلات ایمنی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64FD2DBB" w14:textId="15588A40" w:rsidR="004831BB" w:rsidRPr="00B32B5F" w:rsidRDefault="004831BB" w:rsidP="005252FA">
      <w:pPr>
        <w:pStyle w:val="1"/>
        <w:rPr>
          <w:rtl/>
        </w:rPr>
      </w:pPr>
      <w:r>
        <w:rPr>
          <w:rFonts w:hint="cs"/>
          <w:rtl/>
        </w:rPr>
        <w:t>مروری بر کار</w:t>
      </w:r>
      <w:r w:rsidR="005252FA">
        <w:rPr>
          <w:rFonts w:hint="eastAsia"/>
          <w:rtl/>
        </w:rPr>
        <w:t>‌</w:t>
      </w:r>
      <w:r>
        <w:rPr>
          <w:rFonts w:hint="cs"/>
          <w:rtl/>
        </w:rPr>
        <w:t xml:space="preserve">های آنجام شدهمانند کاربرد سنسورهای پوششی در لباس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01170E72" w14:textId="77777777" w:rsidR="009E08BF" w:rsidRPr="009E08BF" w:rsidRDefault="009E08BF" w:rsidP="00306E8D">
      <w:pPr>
        <w:pStyle w:val="a8"/>
        <w:rPr>
          <w:lang w:bidi="fa-IR"/>
        </w:rPr>
      </w:pPr>
    </w:p>
    <w:bookmarkEnd w:id="7"/>
    <w:p w14:paraId="70607215" w14:textId="77777777" w:rsidR="0026721C" w:rsidRPr="0027601E" w:rsidRDefault="0026721C" w:rsidP="00306E8D">
      <w:pPr>
        <w:pStyle w:val="a8"/>
        <w:rPr>
          <w:rtl/>
          <w:lang w:bidi="fa-IR"/>
        </w:rPr>
      </w:pPr>
    </w:p>
    <w:p w14:paraId="3F0580EC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512FA9C9" w14:textId="77777777" w:rsidR="0026721C" w:rsidRPr="00627E43" w:rsidRDefault="0026721C" w:rsidP="00306E8D">
      <w:pPr>
        <w:pStyle w:val="a8"/>
        <w:rPr>
          <w:rtl/>
        </w:rPr>
        <w:sectPr w:rsidR="0026721C" w:rsidRPr="00627E43" w:rsidSect="00306E8D">
          <w:headerReference w:type="default" r:id="rId17"/>
          <w:footerReference w:type="default" r:id="rId18"/>
          <w:footnotePr>
            <w:numRestart w:val="eachPage"/>
          </w:footnotePr>
          <w:pgSz w:w="11906" w:h="16838" w:code="9"/>
          <w:pgMar w:top="1985" w:right="1416" w:bottom="1701" w:left="1418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2C916BDF" w14:textId="77777777" w:rsidR="0026721C" w:rsidRPr="00B63F56" w:rsidRDefault="0026721C" w:rsidP="00306E8D">
      <w:pPr>
        <w:rPr>
          <w:rtl/>
        </w:rPr>
      </w:pPr>
    </w:p>
    <w:p w14:paraId="61E41A68" w14:textId="77777777" w:rsidR="0026721C" w:rsidRPr="00B63F56" w:rsidRDefault="0026721C" w:rsidP="00306E8D">
      <w:pPr>
        <w:rPr>
          <w:rtl/>
        </w:rPr>
      </w:pPr>
    </w:p>
    <w:p w14:paraId="06D6042B" w14:textId="77777777" w:rsidR="0026721C" w:rsidRPr="00B63F56" w:rsidRDefault="0026721C" w:rsidP="00306E8D">
      <w:pPr>
        <w:rPr>
          <w:rtl/>
        </w:rPr>
      </w:pPr>
    </w:p>
    <w:p w14:paraId="5B6A86D0" w14:textId="77777777" w:rsidR="0026721C" w:rsidRPr="00B63F56" w:rsidRDefault="0026721C" w:rsidP="00306E8D">
      <w:pPr>
        <w:rPr>
          <w:rtl/>
        </w:rPr>
      </w:pPr>
    </w:p>
    <w:p w14:paraId="20C2C550" w14:textId="77777777" w:rsidR="0026721C" w:rsidRPr="00B63F56" w:rsidRDefault="0026721C" w:rsidP="00306E8D"/>
    <w:p w14:paraId="28CA383A" w14:textId="37ADC72A" w:rsidR="0026721C" w:rsidRDefault="0026721C" w:rsidP="004E4BE6">
      <w:pPr>
        <w:pStyle w:val="a"/>
        <w:rPr>
          <w:rtl/>
        </w:rPr>
      </w:pPr>
      <w:bookmarkStart w:id="29" w:name="_Toc209240156"/>
      <w:bookmarkStart w:id="30" w:name="_Toc209240168"/>
      <w:r>
        <w:rPr>
          <w:rtl/>
        </w:rPr>
        <w:br/>
      </w:r>
      <w:bookmarkStart w:id="31" w:name="_Toc25108786"/>
      <w:bookmarkEnd w:id="29"/>
      <w:bookmarkEnd w:id="30"/>
      <w:r w:rsidR="002C1425" w:rsidRPr="002C1425">
        <w:rPr>
          <w:rtl/>
        </w:rPr>
        <w:t>مروري بر ادب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ات</w:t>
      </w:r>
      <w:r w:rsidR="002C1425" w:rsidRPr="002C1425">
        <w:rPr>
          <w:rtl/>
        </w:rPr>
        <w:t xml:space="preserve"> و پ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ش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نه</w:t>
      </w:r>
      <w:r w:rsidR="002C1425" w:rsidRPr="002C1425">
        <w:rPr>
          <w:rtl/>
        </w:rPr>
        <w:t xml:space="preserve"> تحق</w:t>
      </w:r>
      <w:r w:rsidR="002C1425" w:rsidRPr="002C1425">
        <w:rPr>
          <w:rFonts w:hint="cs"/>
          <w:rtl/>
        </w:rPr>
        <w:t>ی</w:t>
      </w:r>
      <w:r w:rsidR="002C1425">
        <w:rPr>
          <w:rFonts w:hint="cs"/>
          <w:rtl/>
        </w:rPr>
        <w:t>ق</w:t>
      </w:r>
      <w:bookmarkEnd w:id="31"/>
    </w:p>
    <w:p w14:paraId="3D1BA7A6" w14:textId="77777777" w:rsidR="002C1425" w:rsidRDefault="002C1425" w:rsidP="00306E8D">
      <w:pPr>
        <w:pStyle w:val="a8"/>
        <w:rPr>
          <w:rtl/>
          <w:lang w:bidi="fa-IR"/>
        </w:rPr>
      </w:pPr>
    </w:p>
    <w:p w14:paraId="0BD7B6FC" w14:textId="77777777" w:rsidR="002C1425" w:rsidRDefault="002C1425" w:rsidP="00306E8D">
      <w:pPr>
        <w:pStyle w:val="a8"/>
        <w:rPr>
          <w:rtl/>
          <w:lang w:bidi="fa-IR"/>
        </w:rPr>
      </w:pPr>
    </w:p>
    <w:p w14:paraId="5C471512" w14:textId="68FB4D77" w:rsidR="002C1425" w:rsidRPr="002C1425" w:rsidRDefault="002C1425" w:rsidP="00306E8D">
      <w:pPr>
        <w:pStyle w:val="a8"/>
        <w:rPr>
          <w:rtl/>
          <w:lang w:bidi="fa-IR"/>
        </w:rPr>
        <w:sectPr w:rsidR="002C1425" w:rsidRPr="002C1425" w:rsidSect="00306E8D">
          <w:headerReference w:type="default" r:id="rId19"/>
          <w:footerReference w:type="default" r:id="rId20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cols w:space="708"/>
          <w:titlePg/>
          <w:bidi/>
          <w:rtlGutter/>
          <w:docGrid w:linePitch="360"/>
        </w:sectPr>
      </w:pPr>
    </w:p>
    <w:p w14:paraId="724B2DD2" w14:textId="7D60CDCA" w:rsidR="002C1425" w:rsidRDefault="002C1425" w:rsidP="00306E8D">
      <w:pPr>
        <w:pStyle w:val="a0"/>
        <w:rPr>
          <w:rFonts w:eastAsia="Calibri"/>
          <w:rtl/>
        </w:rPr>
      </w:pPr>
      <w:bookmarkStart w:id="32" w:name="_Toc25108787"/>
      <w:r>
        <w:rPr>
          <w:rFonts w:eastAsia="Calibri" w:hint="cs"/>
          <w:rtl/>
        </w:rPr>
        <w:lastRenderedPageBreak/>
        <w:t>ادبیات تحقیق</w:t>
      </w:r>
      <w:bookmarkEnd w:id="32"/>
    </w:p>
    <w:p w14:paraId="62F2308E" w14:textId="08D7282D" w:rsidR="002C1425" w:rsidRDefault="002C1425" w:rsidP="00306E8D">
      <w:pPr>
        <w:pStyle w:val="a8"/>
        <w:rPr>
          <w:rtl/>
        </w:rPr>
      </w:pPr>
      <w:r w:rsidRPr="00AA6BD5">
        <w:rPr>
          <w:rFonts w:hint="cs"/>
          <w:rtl/>
        </w:rPr>
        <w:t xml:space="preserve">این </w:t>
      </w:r>
      <w:r>
        <w:rPr>
          <w:rFonts w:hint="cs"/>
          <w:rtl/>
        </w:rPr>
        <w:t>سمینار</w:t>
      </w:r>
      <w:r w:rsidRPr="00AA6BD5">
        <w:rPr>
          <w:rFonts w:hint="cs"/>
          <w:rtl/>
        </w:rPr>
        <w:t xml:space="preserve"> به بررسی این موضوع می پردازد که چرا در</w:t>
      </w:r>
      <w:r>
        <w:t xml:space="preserve"> </w:t>
      </w:r>
      <w:r>
        <w:rPr>
          <w:rFonts w:hint="cs"/>
          <w:rtl/>
        </w:rPr>
        <w:t>اغلب کارها از</w:t>
      </w:r>
      <w:r>
        <w:t xml:space="preserve"> </w:t>
      </w:r>
      <w:r>
        <w:rPr>
          <w:rFonts w:hint="cs"/>
          <w:rtl/>
        </w:rPr>
        <w:t xml:space="preserve">حسگرهای </w:t>
      </w:r>
      <w:r w:rsidR="00922098">
        <w:rPr>
          <w:rFonts w:hint="cs"/>
          <w:rtl/>
          <w:lang w:bidi="fa-IR"/>
        </w:rPr>
        <w:t>استفاده شده است</w:t>
      </w:r>
      <w:r w:rsidRPr="00AA6BD5">
        <w:rPr>
          <w:rFonts w:hint="cs"/>
          <w:rtl/>
        </w:rPr>
        <w:t xml:space="preserve"> و در بسیاری از موارد در زمینه های پزشکی و </w:t>
      </w:r>
      <w:r>
        <w:rPr>
          <w:rFonts w:hint="cs"/>
          <w:rtl/>
        </w:rPr>
        <w:t>سلامت افراد</w:t>
      </w:r>
      <w:r w:rsidRPr="00AA6BD5">
        <w:rPr>
          <w:rFonts w:hint="cs"/>
          <w:rtl/>
        </w:rPr>
        <w:t xml:space="preserve"> طراحی </w:t>
      </w:r>
      <w:r w:rsidR="00922098">
        <w:rPr>
          <w:rFonts w:hint="cs"/>
          <w:rtl/>
        </w:rPr>
        <w:t>مي‌شود</w:t>
      </w:r>
      <w:r w:rsidRPr="00AA6BD5">
        <w:rPr>
          <w:rFonts w:hint="cs"/>
        </w:rPr>
        <w:t xml:space="preserve">. </w:t>
      </w:r>
      <w:r w:rsidRPr="00AA6BD5">
        <w:rPr>
          <w:rFonts w:hint="cs"/>
          <w:rtl/>
        </w:rPr>
        <w:t xml:space="preserve">همچنین ، دانش فعلی دانشمندان در </w:t>
      </w:r>
      <w:r>
        <w:rPr>
          <w:rFonts w:hint="cs"/>
          <w:rtl/>
        </w:rPr>
        <w:t xml:space="preserve">این </w:t>
      </w:r>
      <w:r w:rsidRPr="00AA6BD5">
        <w:rPr>
          <w:rFonts w:hint="cs"/>
          <w:rtl/>
        </w:rPr>
        <w:t>مورد</w:t>
      </w:r>
      <w:r w:rsidR="00922098">
        <w:rPr>
          <w:rFonts w:hint="cs"/>
          <w:rtl/>
        </w:rPr>
        <w:t xml:space="preserve"> </w:t>
      </w:r>
      <w:r w:rsidRPr="00AA6BD5">
        <w:rPr>
          <w:rFonts w:hint="cs"/>
          <w:rtl/>
        </w:rPr>
        <w:t>، کاربرد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</w:t>
      </w:r>
      <w:r w:rsidR="00922098">
        <w:rPr>
          <w:rFonts w:hint="cs"/>
          <w:rtl/>
        </w:rPr>
        <w:t>ا</w:t>
      </w:r>
      <w:r w:rsidRPr="00AA6BD5">
        <w:rPr>
          <w:rFonts w:hint="cs"/>
        </w:rPr>
        <w:t xml:space="preserve"> </w:t>
      </w:r>
      <w:r w:rsidR="00922098">
        <w:rPr>
          <w:rFonts w:hint="cs"/>
          <w:rtl/>
        </w:rPr>
        <w:t xml:space="preserve">را </w:t>
      </w:r>
      <w:r w:rsidRPr="00AA6BD5">
        <w:rPr>
          <w:rFonts w:hint="cs"/>
          <w:rtl/>
        </w:rPr>
        <w:t>در زمینه پزشکی و چگونگی استفاده</w:t>
      </w:r>
      <w:r w:rsidR="00922098">
        <w:rPr>
          <w:rFonts w:hint="cs"/>
          <w:rtl/>
        </w:rPr>
        <w:t xml:space="preserve"> از آن را در</w:t>
      </w:r>
      <w:r w:rsidRPr="00AA6BD5">
        <w:rPr>
          <w:rFonts w:hint="cs"/>
          <w:rtl/>
        </w:rPr>
        <w:t xml:space="preserve"> سرویس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AA6BD5">
        <w:rPr>
          <w:rFonts w:hint="cs"/>
          <w:rtl/>
        </w:rPr>
        <w:t xml:space="preserve">ی برای </w:t>
      </w:r>
      <w:r w:rsidRPr="00B32B5F">
        <w:rPr>
          <w:rFonts w:hint="cs"/>
          <w:rtl/>
        </w:rPr>
        <w:t xml:space="preserve">افزایش ایمنی </w:t>
      </w:r>
      <w:r w:rsidR="00B2662D">
        <w:rPr>
          <w:rFonts w:hint="cs"/>
          <w:rtl/>
        </w:rPr>
        <w:t>آتش‌نشان</w:t>
      </w:r>
      <w:r w:rsidRPr="00B32B5F">
        <w:rPr>
          <w:rFonts w:hint="cs"/>
          <w:rtl/>
        </w:rPr>
        <w:t>ان</w:t>
      </w:r>
      <w:r>
        <w:rPr>
          <w:rFonts w:hint="cs"/>
          <w:rtl/>
        </w:rPr>
        <w:t xml:space="preserve"> </w:t>
      </w:r>
      <w:r w:rsidRPr="00AA6BD5">
        <w:rPr>
          <w:rFonts w:hint="cs"/>
          <w:rtl/>
        </w:rPr>
        <w:t>بررسی م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>
        <w:rPr>
          <w:rFonts w:hint="cs"/>
          <w:rtl/>
        </w:rPr>
        <w:t xml:space="preserve">. </w:t>
      </w:r>
      <w:r w:rsidRPr="00AA6BD5">
        <w:rPr>
          <w:rFonts w:hint="cs"/>
          <w:rtl/>
        </w:rPr>
        <w:t>کمبود متخصصان پزشکی همراه با افزایش تقاضاهای مربوط به سیستم مراقبت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در ایالات متحده ، بار سنگینی را بر سیستم پزشکی</w:t>
      </w:r>
      <w:r w:rsidR="00CB6992">
        <w:rPr>
          <w:rFonts w:hint="cs"/>
          <w:rtl/>
        </w:rPr>
        <w:t xml:space="preserve"> </w:t>
      </w:r>
      <w:r w:rsidRPr="00AA6BD5">
        <w:rPr>
          <w:rFonts w:hint="cs"/>
          <w:rtl/>
        </w:rPr>
        <w:t>وارد کرده است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402033">
        <w:rPr>
          <w:rtl/>
        </w:rPr>
        <w:instrText>&gt;&lt;/</w:instrText>
      </w:r>
      <w:r w:rsidR="00402033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402033">
        <w:rPr>
          <w:rtl/>
        </w:rPr>
        <w:instrText>&gt;</w:instrText>
      </w:r>
      <w:r w:rsidR="00402033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402033">
        <w:rPr>
          <w:rtl/>
        </w:rPr>
        <w:instrText>9528473&lt;/</w:instrText>
      </w:r>
      <w:r w:rsidR="00402033">
        <w:instrText>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2]</w:t>
      </w:r>
      <w:r w:rsidR="00402033">
        <w:rPr>
          <w:rtl/>
        </w:rPr>
        <w:fldChar w:fldCharType="end"/>
      </w: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>.</w:t>
      </w:r>
    </w:p>
    <w:p w14:paraId="003DA43C" w14:textId="3A0A1855" w:rsidR="002C1425" w:rsidRPr="00AA6BD5" w:rsidRDefault="002C1425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 xml:space="preserve">با پیر شدن جمعیت ایران و روندهای اقتصادی کنونی ، کشف روشها و </w:t>
      </w:r>
      <w:r w:rsidRPr="008D30E6">
        <w:rPr>
          <w:rFonts w:hint="cs"/>
          <w:rtl/>
        </w:rPr>
        <w:t>فن</w:t>
      </w:r>
      <w:r w:rsidR="00922098">
        <w:rPr>
          <w:rFonts w:hint="eastAsia"/>
          <w:rtl/>
        </w:rPr>
        <w:t>‌</w:t>
      </w:r>
      <w:r w:rsidRPr="008D30E6">
        <w:rPr>
          <w:rFonts w:hint="cs"/>
          <w:rtl/>
        </w:rPr>
        <w:t>آور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جدید</w:t>
      </w:r>
      <w:r w:rsidR="00922098">
        <w:rPr>
          <w:rFonts w:hint="cs"/>
          <w:rtl/>
        </w:rPr>
        <w:t xml:space="preserve"> الزامي مي‌باشد كه ب</w:t>
      </w:r>
      <w:r w:rsidRPr="00AA6BD5">
        <w:rPr>
          <w:rFonts w:hint="cs"/>
          <w:rtl/>
        </w:rPr>
        <w:t>تواند ب</w:t>
      </w:r>
      <w:r w:rsidR="00922098">
        <w:rPr>
          <w:rFonts w:hint="cs"/>
          <w:rtl/>
        </w:rPr>
        <w:t>ا</w:t>
      </w:r>
      <w:r w:rsidRPr="00AA6BD5">
        <w:rPr>
          <w:rFonts w:hint="cs"/>
          <w:rtl/>
        </w:rPr>
        <w:t xml:space="preserve"> بالا بردن بار مراقبت های پزشکی </w:t>
      </w:r>
      <w:r w:rsidR="00922098">
        <w:rPr>
          <w:rFonts w:hint="cs"/>
          <w:rtl/>
        </w:rPr>
        <w:t>به</w:t>
      </w:r>
      <w:r w:rsidRPr="00AA6BD5">
        <w:rPr>
          <w:rFonts w:hint="cs"/>
          <w:rtl/>
        </w:rPr>
        <w:t xml:space="preserve"> پزشک بالینی</w:t>
      </w:r>
      <w:r w:rsidR="00922098">
        <w:rPr>
          <w:rStyle w:val="FootnoteReference"/>
          <w:rtl/>
        </w:rPr>
        <w:footnoteReference w:id="6"/>
      </w:r>
      <w:r w:rsidRPr="00AA6BD5">
        <w:rPr>
          <w:rFonts w:hint="cs"/>
          <w:rtl/>
        </w:rPr>
        <w:t xml:space="preserve"> کمک کند </w:t>
      </w:r>
      <w:r w:rsidR="00922098">
        <w:rPr>
          <w:rFonts w:hint="cs"/>
          <w:rtl/>
          <w:lang w:bidi="fa-IR"/>
        </w:rPr>
        <w:t xml:space="preserve">تا </w:t>
      </w:r>
      <w:r w:rsidRPr="00AA6BD5">
        <w:rPr>
          <w:rFonts w:hint="cs"/>
          <w:rtl/>
        </w:rPr>
        <w:t>مراقبت را</w:t>
      </w:r>
      <w:r w:rsidR="00922098">
        <w:rPr>
          <w:rFonts w:hint="cs"/>
          <w:rtl/>
        </w:rPr>
        <w:t xml:space="preserve"> در سطح بهتري</w:t>
      </w:r>
      <w:r w:rsidRPr="00AA6BD5">
        <w:rPr>
          <w:rFonts w:hint="cs"/>
          <w:rtl/>
        </w:rPr>
        <w:t xml:space="preserve"> ارائه دهد. استفاده از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AA6BD5">
        <w:rPr>
          <w:rFonts w:hint="cs"/>
        </w:rPr>
        <w:t xml:space="preserve"> </w:t>
      </w:r>
      <w:r w:rsidRPr="00AA6BD5">
        <w:rPr>
          <w:rFonts w:hint="cs"/>
          <w:rtl/>
        </w:rPr>
        <w:t>راه حل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ی را برای بسیاری از مشکلات ارائه می دهد و از روند نیاز مراقبت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مدرن و مطالبات اجتماعی حمایت می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 w:rsidRPr="00AA6BD5">
        <w:rPr>
          <w:rFonts w:hint="cs"/>
        </w:rPr>
        <w:t>.</w:t>
      </w:r>
    </w:p>
    <w:p w14:paraId="3AE60704" w14:textId="62A60917" w:rsidR="002C1425" w:rsidRPr="00407598" w:rsidRDefault="002C1425" w:rsidP="00CB6992">
      <w:pPr>
        <w:pStyle w:val="a8"/>
        <w:rPr>
          <w:rtl/>
        </w:rPr>
      </w:pPr>
      <w:r w:rsidRPr="008D30E6">
        <w:rPr>
          <w:rFonts w:hint="cs"/>
          <w:rtl/>
        </w:rPr>
        <w:t xml:space="preserve">علیرغم تضمین بیمه درمانی برای همه ، جامعه به این نتیجه رسیده بود که هزینه های مراقبت های پزشکی در ایالات متحده از کنترل خارج شده است و باید بدون آسیب رساندن به کیفیت مراقبت های موجود ، محدود شود. این ترکیب از خدمات درمانی مقرون به صرفه تر که هنوز هم از بالاترین کیفیت برخوردار هستند </w:t>
      </w:r>
      <w:r w:rsidR="00555D60">
        <w:rPr>
          <w:rFonts w:hint="cs"/>
          <w:rtl/>
        </w:rPr>
        <w:t xml:space="preserve">. </w:t>
      </w:r>
      <w:r w:rsidRPr="008D30E6">
        <w:rPr>
          <w:rFonts w:hint="cs"/>
          <w:rtl/>
        </w:rPr>
        <w:t>در گذشته از سیستم های کنترل سلامت شخصی و قابل حمل که برای استفاده در خارج از بیمارستان و یا مراکز بالینی طراحی ش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اند استفاده شده است. مانیتور هولتر</w:t>
      </w:r>
      <w:r w:rsidR="00555D60">
        <w:rPr>
          <w:rStyle w:val="FootnoteReference"/>
          <w:rtl/>
        </w:rPr>
        <w:footnoteReference w:id="7"/>
      </w:r>
      <w:r w:rsidRPr="008D30E6">
        <w:rPr>
          <w:rFonts w:hint="cs"/>
          <w:rtl/>
        </w:rPr>
        <w:t xml:space="preserve"> که به منظور ثبت فعالیت قلبی افراد در صورت بروز ناهنجاری طراحی شده</w:t>
      </w:r>
      <w:r w:rsidR="00555D60">
        <w:t xml:space="preserve"> </w:t>
      </w:r>
      <w:r w:rsidR="00555D60">
        <w:rPr>
          <w:rFonts w:hint="cs"/>
          <w:rtl/>
          <w:lang w:bidi="fa-IR"/>
        </w:rPr>
        <w:t xml:space="preserve"> بود</w:t>
      </w:r>
      <w:r w:rsidRPr="008D30E6">
        <w:rPr>
          <w:rFonts w:hint="cs"/>
          <w:rtl/>
        </w:rPr>
        <w:t xml:space="preserve"> ، دقیقاً چنین دستگاهی است. با این حال ، </w:t>
      </w:r>
      <w:r w:rsidR="00555D60">
        <w:rPr>
          <w:rFonts w:hint="cs"/>
          <w:rtl/>
        </w:rPr>
        <w:t>اطلاعاتي</w:t>
      </w:r>
      <w:r w:rsidRPr="008D30E6">
        <w:rPr>
          <w:rFonts w:hint="cs"/>
          <w:rtl/>
        </w:rPr>
        <w:t xml:space="preserve"> که می تواند شناسایی کند محدود است و فقط قادر به ضبط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</w:t>
      </w:r>
      <w:r w:rsidR="00555D60">
        <w:rPr>
          <w:rFonts w:hint="cs"/>
          <w:rtl/>
        </w:rPr>
        <w:t xml:space="preserve"> مي‌باشد</w:t>
      </w:r>
      <w:r w:rsidRPr="008D30E6">
        <w:rPr>
          <w:rFonts w:hint="cs"/>
          <w:rtl/>
        </w:rPr>
        <w:t>، اما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 را برای تشخیص فوری انتقال نمی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 xml:space="preserve">دهد. در نتیجه ، </w:t>
      </w:r>
      <w:r>
        <w:rPr>
          <w:rFonts w:hint="cs"/>
          <w:rtl/>
        </w:rPr>
        <w:t>فن</w:t>
      </w:r>
      <w:r w:rsidR="00555D60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8D30E6">
        <w:rPr>
          <w:rFonts w:hint="cs"/>
          <w:rtl/>
        </w:rPr>
        <w:t xml:space="preserve"> هولتر ، به عنوان نظارت در زمان واقعی بیماران ، هیچ فایده ای ندارد</w:t>
      </w:r>
      <w:r w:rsidR="00570C9F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Lymberis&lt;/Author&gt;&lt;Year&gt;2007&lt;/Year&gt;&lt;RecNum&gt;5&lt;/RecNum&gt;&lt;DisplayText&gt;[3]&lt;/DisplayText&gt;&lt;record&gt;&lt;rec-number&gt;5&lt;/rec-number&gt;&lt;foreign-keys&gt;&lt;key app="EN" db-id="z5xasp9efapp0ke5twvx5zatfs9zf9w9vv9v" timestamp="1573838645"&gt;5&lt;/key&gt;&lt;/foreign-keys&gt;&lt;ref-type name="Journal Article"&gt;17&lt;/ref-type&gt;&lt;contributors&gt;&lt;authors&gt;&lt;author&gt;Lymberis, Andreas&lt;/author&gt;&lt;author&gt;Dittmar, André&lt;/author&gt;&lt;/authors&gt;&lt;/contributors&gt;&lt;titles&gt;&lt;title&gt;Advanced wearable health systems and applications&lt;/title&gt;&lt;secondary-title&gt;IEEE Engineering in Medicine and Biology Magazine&lt;/secondary-title&gt;&lt;/titles&gt;&lt;periodical&gt;&lt;full-title&gt;IEEE Engineering in Medicine and Biology Magazine&lt;/full-title&gt;&lt;/periodical&gt;&lt;pages&gt;29&lt;/pages&gt;&lt;volume&gt;26&lt;/volume&gt;&lt;number&gt;3&lt;/number&gt;&lt;dates&gt;&lt;year&gt;200</w:instrText>
      </w:r>
      <w:r w:rsidR="00402033">
        <w:rPr>
          <w:rtl/>
        </w:rPr>
        <w:instrText>7&lt;/</w:instrText>
      </w:r>
      <w:r w:rsidR="00402033">
        <w:instrText>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570C9F">
        <w:rPr>
          <w:rtl/>
        </w:rPr>
        <w:fldChar w:fldCharType="separate"/>
      </w:r>
      <w:r w:rsidR="00402033">
        <w:rPr>
          <w:noProof/>
          <w:rtl/>
        </w:rPr>
        <w:t>[3]</w:t>
      </w:r>
      <w:r w:rsidR="00570C9F">
        <w:rPr>
          <w:rtl/>
        </w:rPr>
        <w:fldChar w:fldCharType="end"/>
      </w:r>
      <w:r w:rsidR="00570C9F">
        <w:rPr>
          <w:rFonts w:hint="cs"/>
          <w:rtl/>
        </w:rPr>
        <w:t>.</w:t>
      </w:r>
      <w:r w:rsidRPr="00BB6DC6">
        <w:rPr>
          <w:rFonts w:hint="cs"/>
          <w:rtl/>
        </w:rPr>
        <w:t xml:space="preserve">تحولات موجود در سیستم های مراقبت های بهداشتی و بهداشت و درمان </w:t>
      </w:r>
      <w:r w:rsidR="00555D60">
        <w:rPr>
          <w:rFonts w:hint="cs"/>
          <w:rtl/>
        </w:rPr>
        <w:t>در</w:t>
      </w:r>
      <w:r w:rsidRPr="00BB6DC6">
        <w:rPr>
          <w:rFonts w:hint="cs"/>
          <w:rtl/>
        </w:rPr>
        <w:t xml:space="preserve"> سراسر جهان توسط چهار نیروی محرک ایجاد </w:t>
      </w:r>
      <w:r w:rsidR="00F07A7D">
        <w:rPr>
          <w:rFonts w:hint="cs"/>
          <w:rtl/>
        </w:rPr>
        <w:t>می‌شود</w:t>
      </w:r>
      <w:r w:rsidRPr="00BB6DC6">
        <w:rPr>
          <w:rFonts w:hint="cs"/>
          <w:rtl/>
        </w:rPr>
        <w:t>: تغییرات جمعیتی ، افزایش هزینه های مراقبت های بهداشتی ، تغییرات فرهنگی و پیشرفت علمی</w:t>
      </w:r>
      <w:r w:rsidRPr="00BB6DC6">
        <w:rPr>
          <w:rFonts w:hint="cs"/>
        </w:rPr>
        <w:t>.</w:t>
      </w:r>
    </w:p>
    <w:p w14:paraId="0350A771" w14:textId="1D5AE50B" w:rsidR="002C1425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>طبق گفته</w:t>
      </w:r>
      <w:r w:rsidRPr="00407598">
        <w:rPr>
          <w:rFonts w:hint="cs"/>
        </w:rPr>
        <w:t xml:space="preserve"> Fabrice Axisa </w:t>
      </w:r>
      <w:r w:rsidRPr="00407598">
        <w:rPr>
          <w:rFonts w:hint="cs"/>
          <w:rtl/>
        </w:rPr>
        <w:t>، تشخيص ارائه شده توسط</w:t>
      </w:r>
      <w:r w:rsidRPr="00407598">
        <w:rPr>
          <w:rFonts w:hint="cs"/>
        </w:rPr>
        <w:t xml:space="preserve"> </w:t>
      </w:r>
      <w:r>
        <w:rPr>
          <w:rFonts w:hint="cs"/>
          <w:rtl/>
        </w:rPr>
        <w:t>سنسور‌های پوششی</w:t>
      </w:r>
      <w:r w:rsidRPr="00407598">
        <w:rPr>
          <w:rFonts w:hint="cs"/>
          <w:rtl/>
        </w:rPr>
        <w:t>،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>تواند وقايع حاد و عوارضي را كه منجر به بستري در بيمارستان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شود، محدود كند. برای بسیاری، توانبخشی به بخشی دائمی از زندگی آنها تبدیل </w:t>
      </w:r>
      <w:r w:rsidR="00F07A7D">
        <w:rPr>
          <w:rFonts w:hint="cs"/>
          <w:rtl/>
        </w:rPr>
        <w:t>می‌شود</w:t>
      </w:r>
      <w:r w:rsidRPr="00407598">
        <w:rPr>
          <w:rFonts w:hint="cs"/>
          <w:rtl/>
        </w:rPr>
        <w:t xml:space="preserve">. این مسئولیت های جدیدی را هم بر روی بیمار و هم برای اعضای خانواده آنها به همراه خواهد داشت تا حامی فعال و درگیر در روند توان بخشی باشند. </w:t>
      </w:r>
      <w:r w:rsidR="001F0022">
        <w:rPr>
          <w:rFonts w:hint="cs"/>
          <w:rtl/>
        </w:rPr>
        <w:t>پزشكان مي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توانند با نظارت بر روي اطلاعات دريافت شده بدون نياز به قرار ملاقات نسخه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ها</w:t>
      </w:r>
      <w:r w:rsidR="00035908">
        <w:rPr>
          <w:rFonts w:hint="cs"/>
          <w:rtl/>
        </w:rPr>
        <w:t xml:space="preserve">ي بيماران </w:t>
      </w:r>
      <w:r w:rsidR="001F0022">
        <w:rPr>
          <w:rFonts w:hint="cs"/>
          <w:rtl/>
        </w:rPr>
        <w:t>را تهيه، قطع يا تغيير</w:t>
      </w:r>
      <w:r w:rsidR="005C1B92" w:rsidRPr="00035908">
        <w:rPr>
          <w:rFonts w:hint="cs"/>
          <w:rtl/>
        </w:rPr>
        <w:t>دهند</w:t>
      </w:r>
      <w:r w:rsidRPr="00035908">
        <w:rPr>
          <w:rFonts w:hint="cs"/>
          <w:rtl/>
        </w:rPr>
        <w:t>.</w:t>
      </w:r>
      <w:r w:rsidRPr="00407598">
        <w:rPr>
          <w:rFonts w:hint="cs"/>
          <w:rtl/>
        </w:rPr>
        <w:t xml:space="preserve"> برای کسانی که بیماری </w:t>
      </w:r>
      <w:r w:rsidR="001F0022">
        <w:rPr>
          <w:rFonts w:hint="cs"/>
          <w:rtl/>
        </w:rPr>
        <w:t>خاصي</w:t>
      </w:r>
      <w:r w:rsidRPr="00407598">
        <w:rPr>
          <w:rFonts w:hint="cs"/>
          <w:rtl/>
        </w:rPr>
        <w:t xml:space="preserve"> ندارند، </w:t>
      </w:r>
      <w:r>
        <w:rPr>
          <w:rFonts w:hint="cs"/>
          <w:rtl/>
        </w:rPr>
        <w:t xml:space="preserve">سنسور‌های پوششی </w:t>
      </w:r>
      <w:r w:rsidRPr="00407598">
        <w:rPr>
          <w:rFonts w:hint="cs"/>
          <w:rtl/>
        </w:rPr>
        <w:t>می تواند روش</w:t>
      </w:r>
      <w:r w:rsidR="001F0022">
        <w:rPr>
          <w:rFonts w:hint="cs"/>
          <w:rtl/>
        </w:rPr>
        <w:t xml:space="preserve"> كاري</w:t>
      </w:r>
      <w:r w:rsidRPr="00407598">
        <w:rPr>
          <w:rFonts w:hint="cs"/>
          <w:rtl/>
        </w:rPr>
        <w:t xml:space="preserve"> خود را برای دستیابی به یک </w:t>
      </w:r>
      <w:r w:rsidR="001F0022">
        <w:rPr>
          <w:rFonts w:hint="cs"/>
          <w:rtl/>
        </w:rPr>
        <w:t>بدن</w:t>
      </w:r>
      <w:r w:rsidRPr="00407598">
        <w:rPr>
          <w:rFonts w:hint="cs"/>
          <w:rtl/>
        </w:rPr>
        <w:t xml:space="preserve"> سالم تر با نظارت بر عادات ورزشی و روال خود بهبود بخشد و در عین حال بازخورد و تجزیه و تحلیل را نیز برای کمک به آنها در رسیدن به اهداف تناسب اندام خود بهبود بخشد 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Korhonen&lt;/Author&gt;&lt;Year&gt;2003&lt;/Year&gt;&lt;RecNum&gt;6&lt;/RecNum&gt;&lt;DisplayText&gt;[4]&lt;/DisplayText&gt;&lt;record&gt;&lt;rec-number&gt;6&lt;/rec-number&gt;&lt;foreign-keys&gt;&lt;key app="EN" db-id="z5xasp9efapp0ke5twvx5zatfs9zf9w9vv9v" timestamp="1573838897"&gt;6&lt;/key&gt;&lt;/foreign-keys&gt;&lt;ref-type name="Journal Article"&gt;17&lt;/ref-type&gt;&lt;contributors&gt;&lt;authors&gt;&lt;author&gt;Korhonen, Ilkka&lt;/author&gt;&lt;author&gt;Parkka, Juha&lt;/author&gt;&lt;author&gt;Van Gils, Mark&lt;/author&gt;&lt;/authors&gt;&lt;/contributors&gt;&lt;titles&gt;&lt;title&gt;Health monitoring in the home of the</w:instrText>
      </w:r>
      <w:r w:rsidR="00402033">
        <w:rPr>
          <w:rtl/>
        </w:rPr>
        <w:instrText xml:space="preserve"> </w:instrText>
      </w:r>
      <w:r w:rsidR="00402033">
        <w:instrText>future&lt;/title&gt;&lt;secondary-title&gt;IEEE Engineering in medicine and biology magazine&lt;/secondary-title&gt;&lt;/titles&gt;&lt;periodical&gt;&lt;full-title&gt;IEEE Engineering in Medicine and Biology Magazine&lt;/full-title&gt;&lt;/periodical&gt;&lt;pages&gt;66-73&lt;/pages&gt;&lt;volume&gt;22&lt;/volume&gt;&lt;number&gt;3</w:instrText>
      </w:r>
      <w:r w:rsidR="00402033">
        <w:rPr>
          <w:rtl/>
        </w:rPr>
        <w:instrText>&lt;/</w:instrText>
      </w:r>
      <w:r w:rsidR="00402033">
        <w:instrText>number&gt;&lt;dates&gt;&lt;year&gt;2003&lt;/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4]</w:t>
      </w:r>
      <w:r w:rsidR="00402033">
        <w:rPr>
          <w:rtl/>
        </w:rPr>
        <w:fldChar w:fldCharType="end"/>
      </w:r>
      <w:r w:rsidR="00CB6992">
        <w:rPr>
          <w:rFonts w:hint="cs"/>
          <w:rtl/>
        </w:rPr>
        <w:t>.</w:t>
      </w:r>
    </w:p>
    <w:p w14:paraId="243159C2" w14:textId="6E92DA0C" w:rsidR="002C1425" w:rsidRPr="006A461E" w:rsidRDefault="002C1425" w:rsidP="006A461E">
      <w:pPr>
        <w:pStyle w:val="a0"/>
        <w:rPr>
          <w:rFonts w:eastAsia="Calibri"/>
          <w:rtl/>
        </w:rPr>
      </w:pPr>
      <w:bookmarkStart w:id="33" w:name="_Toc25108788"/>
      <w:r w:rsidRPr="002C1425">
        <w:rPr>
          <w:rFonts w:eastAsia="Calibri" w:hint="cs"/>
          <w:rtl/>
        </w:rPr>
        <w:lastRenderedPageBreak/>
        <w:t>تعاریف</w:t>
      </w:r>
      <w:bookmarkEnd w:id="33"/>
    </w:p>
    <w:p w14:paraId="144D2140" w14:textId="759E43A4" w:rsidR="002C1425" w:rsidRDefault="002C1425" w:rsidP="00306E8D">
      <w:pPr>
        <w:pStyle w:val="a1"/>
        <w:rPr>
          <w:rtl/>
        </w:rPr>
      </w:pPr>
      <w:r w:rsidRPr="009C2479">
        <w:rPr>
          <w:rFonts w:hint="cs"/>
          <w:rtl/>
        </w:rPr>
        <w:t xml:space="preserve"> </w:t>
      </w:r>
      <w:bookmarkStart w:id="34" w:name="_Toc25108789"/>
      <w:r w:rsidR="00B2662D">
        <w:rPr>
          <w:rFonts w:hint="cs"/>
          <w:rtl/>
        </w:rPr>
        <w:t>آتش‌نشان</w:t>
      </w:r>
      <w:r w:rsidRPr="009C2479">
        <w:rPr>
          <w:rFonts w:hint="cs"/>
          <w:rtl/>
        </w:rPr>
        <w:t xml:space="preserve"> :</w:t>
      </w:r>
      <w:bookmarkEnd w:id="34"/>
      <w:r w:rsidRPr="009C2479">
        <w:rPr>
          <w:rFonts w:hint="cs"/>
          <w:rtl/>
        </w:rPr>
        <w:t xml:space="preserve"> </w:t>
      </w:r>
    </w:p>
    <w:p w14:paraId="7971BAFC" w14:textId="427928F6" w:rsidR="00CB6992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 xml:space="preserve">این شامل تمام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ان شغلی و داوطلبانه ، افسران ایمنی عمومی تمام وقت</w:t>
      </w:r>
      <w:r w:rsidR="006A461E" w:rsidRPr="00407598">
        <w:rPr>
          <w:rFonts w:hint="cs"/>
          <w:rtl/>
        </w:rPr>
        <w:t xml:space="preserve"> یا نیمه وقت</w:t>
      </w:r>
      <w:r w:rsidRPr="00407598">
        <w:rPr>
          <w:rFonts w:hint="cs"/>
          <w:rtl/>
        </w:rPr>
        <w:t xml:space="preserve"> می باشد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</w:t>
      </w:r>
      <w:r w:rsidR="006A461E">
        <w:rPr>
          <w:rFonts w:hint="cs"/>
          <w:rtl/>
        </w:rPr>
        <w:t>عمومي و</w:t>
      </w:r>
      <w:r w:rsidRPr="00407598">
        <w:rPr>
          <w:rFonts w:hint="cs"/>
          <w:rtl/>
        </w:rPr>
        <w:t xml:space="preserve"> خصوصی ، از جمله کارمندان ادار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پیمانکاری و آموزش اعضای </w:t>
      </w:r>
      <w:r w:rsidR="00B2662D">
        <w:rPr>
          <w:rFonts w:hint="cs"/>
          <w:rtl/>
        </w:rPr>
        <w:t>آتش‌نشان</w:t>
      </w:r>
      <w:r w:rsidR="006A461E">
        <w:rPr>
          <w:rFonts w:hint="cs"/>
          <w:rtl/>
        </w:rPr>
        <w:t>ي</w:t>
      </w:r>
      <w:r w:rsidRPr="00407598">
        <w:rPr>
          <w:rFonts w:hint="cs"/>
          <w:rtl/>
        </w:rPr>
        <w:t>، بصورت تمام وقت یا نیمه وقت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همچنین </w:t>
      </w:r>
      <w:r w:rsidRPr="00035908">
        <w:rPr>
          <w:rFonts w:hint="cs"/>
          <w:rtl/>
        </w:rPr>
        <w:t>شامل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کار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شخصی</w:t>
      </w:r>
      <w:r w:rsidRPr="00407598">
        <w:rPr>
          <w:rFonts w:hint="cs"/>
          <w:rtl/>
        </w:rPr>
        <w:t xml:space="preserve"> به عنوان </w:t>
      </w:r>
      <w:r w:rsidR="00B2662D">
        <w:rPr>
          <w:rFonts w:hint="cs"/>
          <w:rtl/>
        </w:rPr>
        <w:t>آتش‌نشان</w:t>
      </w:r>
      <w:r w:rsidR="00035908">
        <w:rPr>
          <w:rFonts w:hint="cs"/>
          <w:rtl/>
        </w:rPr>
        <w:t xml:space="preserve"> در يك مجموعه</w:t>
      </w:r>
      <w:r w:rsidRPr="00407598">
        <w:rPr>
          <w:rFonts w:hint="cs"/>
          <w:rtl/>
        </w:rPr>
        <w:t xml:space="preserve"> یا وظیفه تعیین شده برای پشتیبانی مستقیم سازمان</w:t>
      </w:r>
      <w:r w:rsidR="006A461E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های 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است</w:t>
      </w:r>
      <w:r w:rsidRPr="00407598">
        <w:rPr>
          <w:rFonts w:hint="cs"/>
        </w:rPr>
        <w:t>.</w:t>
      </w:r>
    </w:p>
    <w:p w14:paraId="34E3B379" w14:textId="77777777" w:rsidR="002C1425" w:rsidRDefault="002C1425" w:rsidP="00306E8D">
      <w:pPr>
        <w:pStyle w:val="a0"/>
        <w:rPr>
          <w:rtl/>
        </w:rPr>
      </w:pPr>
      <w:bookmarkStart w:id="35" w:name="_Toc25108790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5"/>
      <w:r w:rsidRPr="009C2479">
        <w:rPr>
          <w:rtl/>
        </w:rPr>
        <w:t xml:space="preserve"> </w:t>
      </w:r>
    </w:p>
    <w:p w14:paraId="3E3576ED" w14:textId="1441C6E4" w:rsidR="002C1425" w:rsidRPr="002C1425" w:rsidRDefault="002C1425" w:rsidP="00306E8D">
      <w:pPr>
        <w:pStyle w:val="a8"/>
      </w:pPr>
      <w:r w:rsidRPr="002C1425">
        <w:rPr>
          <w:rtl/>
        </w:rPr>
        <w:t>اینترنت اشیاء مفهومی جدید در دنیای ارتباطات می</w:t>
      </w:r>
      <w:r w:rsidR="006A461E">
        <w:rPr>
          <w:rFonts w:hint="cs"/>
          <w:rtl/>
        </w:rPr>
        <w:t>‌</w:t>
      </w:r>
      <w:r w:rsidRPr="002C1425">
        <w:rPr>
          <w:rtl/>
        </w:rPr>
        <w:t>باشد که می</w:t>
      </w:r>
      <w:r w:rsidR="006A461E">
        <w:rPr>
          <w:rFonts w:hint="cs"/>
          <w:rtl/>
        </w:rPr>
        <w:t>‌</w:t>
      </w:r>
      <w:r w:rsidRPr="002C1425">
        <w:rPr>
          <w:rtl/>
        </w:rPr>
        <w:t>تواند دستگاه</w:t>
      </w:r>
      <w:r w:rsidR="006A461E">
        <w:rPr>
          <w:rFonts w:hint="cs"/>
          <w:rtl/>
        </w:rPr>
        <w:t>‌</w:t>
      </w:r>
      <w:r w:rsidRPr="002C1425">
        <w:rPr>
          <w:rtl/>
        </w:rPr>
        <w:t>های مختلفی را در داخل شبکه اینترنت یا اینترانت همراه با یک مدیریت مدرن به یکدیگر متصل نماید به گونه ای که اجزا مختلف سیستم با یکدیگر در تعامل باشند و بتوانند یک مجموعه بزرگی را تشکیل دهند ، یکی از مهمترین مزایای اینترنت اشیاء قابلیت کنترل از راه دور برای تمامی شی</w:t>
      </w:r>
      <w:r w:rsidR="006A461E">
        <w:rPr>
          <w:rFonts w:hint="cs"/>
          <w:rtl/>
        </w:rPr>
        <w:t>‌</w:t>
      </w:r>
      <w:r w:rsidRPr="002C1425">
        <w:rPr>
          <w:rtl/>
        </w:rPr>
        <w:t>های الکترونیکی هم بصورت دستی و هم ب</w:t>
      </w:r>
      <w:r w:rsidR="006A461E">
        <w:rPr>
          <w:rFonts w:hint="cs"/>
          <w:rtl/>
        </w:rPr>
        <w:t>ص</w:t>
      </w:r>
      <w:r w:rsidRPr="002C1425">
        <w:rPr>
          <w:rtl/>
        </w:rPr>
        <w:t>ورت اتوماتیک می</w:t>
      </w:r>
      <w:r w:rsidR="006A461E">
        <w:rPr>
          <w:rFonts w:hint="cs"/>
          <w:rtl/>
        </w:rPr>
        <w:t>‌</w:t>
      </w:r>
      <w:r w:rsidRPr="002C1425">
        <w:rPr>
          <w:rtl/>
        </w:rPr>
        <w:t xml:space="preserve">باشد که این امر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در مدیریت زمان صرفه جویی شود</w:t>
      </w:r>
      <w:r w:rsidRPr="002C1425">
        <w:t>.</w:t>
      </w:r>
    </w:p>
    <w:p w14:paraId="24204741" w14:textId="2E38739E" w:rsidR="002C1425" w:rsidRPr="008C6440" w:rsidRDefault="002C1425" w:rsidP="00306E8D">
      <w:pPr>
        <w:pStyle w:val="a8"/>
      </w:pPr>
      <w:r w:rsidRPr="002C1425">
        <w:rPr>
          <w:rtl/>
        </w:rPr>
        <w:t>براي تحقق یک دستگاه اینترنت اشیا ابتدا باید اطلاعات توسط حسگرها جمع آوري شوند. این اطلاعات توسط بسترهاي مخابراتی به محل پردازش منتقل شده و اطلاعات تولید شده منجر به انجام فرمان و اقدام لازم (متناسب با کاربرد) میگردد. به لحاظ مفهومی نیز تقسیم</w:t>
      </w:r>
      <w:r w:rsidRPr="002C1425">
        <w:rPr>
          <w:rFonts w:hint="cs"/>
          <w:rtl/>
        </w:rPr>
        <w:t xml:space="preserve"> </w:t>
      </w:r>
      <w:r w:rsidRPr="002C1425">
        <w:rPr>
          <w:rtl/>
        </w:rPr>
        <w:t>بندي</w:t>
      </w:r>
      <w:r w:rsidRPr="002C1425">
        <w:rPr>
          <w:rFonts w:hint="cs"/>
          <w:rtl/>
        </w:rPr>
        <w:t>‌</w:t>
      </w:r>
      <w:r w:rsidRPr="002C1425">
        <w:rPr>
          <w:rtl/>
        </w:rPr>
        <w:t>هاي مختلفی از اینترنت اشیا صورت می</w:t>
      </w:r>
      <w:r w:rsidRPr="002C1425">
        <w:rPr>
          <w:rFonts w:hint="cs"/>
          <w:rtl/>
        </w:rPr>
        <w:t>‌</w:t>
      </w:r>
      <w:r w:rsidRPr="002C1425">
        <w:rPr>
          <w:rtl/>
        </w:rPr>
        <w:t>پذیرد. یکی از این تقسیم</w:t>
      </w:r>
      <w:r w:rsidRPr="002C1425">
        <w:rPr>
          <w:rFonts w:hint="cs"/>
          <w:rtl/>
        </w:rPr>
        <w:t>‌</w:t>
      </w:r>
      <w:r w:rsidRPr="002C1425">
        <w:rPr>
          <w:rtl/>
        </w:rPr>
        <w:t>ها که در شک</w:t>
      </w:r>
      <w:r w:rsidRPr="002C1425">
        <w:rPr>
          <w:rFonts w:hint="cs"/>
          <w:rtl/>
        </w:rPr>
        <w:t>ل</w:t>
      </w:r>
      <w:r w:rsidR="006A461E" w:rsidRPr="006A461E">
        <w:rPr>
          <w:rFonts w:hint="cs"/>
          <w:rtl/>
        </w:rPr>
        <w:t>(2-1)</w:t>
      </w:r>
      <w:r w:rsidRPr="006A461E">
        <w:rPr>
          <w:rFonts w:hint="cs"/>
          <w:rtl/>
        </w:rPr>
        <w:t xml:space="preserve"> </w:t>
      </w:r>
      <w:r w:rsidRPr="002C1425">
        <w:rPr>
          <w:rtl/>
        </w:rPr>
        <w:t xml:space="preserve">آمده است شامل </w:t>
      </w:r>
      <w:r w:rsidRPr="008C6440">
        <w:rPr>
          <w:rtl/>
        </w:rPr>
        <w:t>قسمت</w:t>
      </w:r>
      <w:r w:rsidR="001E373B">
        <w:rPr>
          <w:rFonts w:hint="cs"/>
          <w:rtl/>
        </w:rPr>
        <w:t>‌</w:t>
      </w:r>
      <w:r w:rsidRPr="008C6440">
        <w:rPr>
          <w:rtl/>
        </w:rPr>
        <w:t>هاي زیر می</w:t>
      </w:r>
      <w:r w:rsidR="001E373B">
        <w:rPr>
          <w:rFonts w:hint="cs"/>
          <w:rtl/>
        </w:rPr>
        <w:t>‌</w:t>
      </w:r>
      <w:r w:rsidRPr="008C6440">
        <w:rPr>
          <w:rtl/>
        </w:rPr>
        <w:t xml:space="preserve">باشد: </w:t>
      </w:r>
    </w:p>
    <w:p w14:paraId="055A4456" w14:textId="77777777" w:rsidR="002C1425" w:rsidRPr="008C6440" w:rsidRDefault="002C1425" w:rsidP="00306E8D">
      <w:pPr>
        <w:pStyle w:val="a8"/>
      </w:pPr>
      <w:r w:rsidRPr="008C6440">
        <w:t xml:space="preserve"> -1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پیشکا دستگاه پزشکی</w:t>
      </w:r>
      <w:r w:rsidRPr="00121F24">
        <w:rPr>
          <w:vertAlign w:val="superscript"/>
        </w:rPr>
        <w:footnoteReference w:id="8"/>
      </w:r>
      <w:r w:rsidRPr="008C6440">
        <w:rPr>
          <w:rtl/>
        </w:rPr>
        <w:t xml:space="preserve"> : لایهاي که درکناردستگاه پزشکی قرار دارد و قابلیت پردازش اطلاعات را فراهم می</w:t>
      </w:r>
      <w:r w:rsidRPr="008C6440">
        <w:rPr>
          <w:rFonts w:hint="cs"/>
          <w:rtl/>
        </w:rPr>
        <w:t>‌</w:t>
      </w:r>
      <w:r w:rsidRPr="008C6440">
        <w:rPr>
          <w:rtl/>
        </w:rPr>
        <w:t>آورد. این لایه اطلاعات را جمع</w:t>
      </w:r>
      <w:r w:rsidRPr="008C6440">
        <w:rPr>
          <w:rFonts w:hint="cs"/>
          <w:rtl/>
        </w:rPr>
        <w:t>‌</w:t>
      </w:r>
      <w:r w:rsidRPr="008C6440">
        <w:rPr>
          <w:rtl/>
        </w:rPr>
        <w:t>آوري نموده و علاوه بر آن فرمانهاي</w:t>
      </w:r>
      <w:r w:rsidRPr="008C6440">
        <w:rPr>
          <w:rFonts w:eastAsia="Calibri"/>
          <w:rtl/>
        </w:rPr>
        <w:t xml:space="preserve"> 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میانی</w:t>
      </w:r>
      <w:r w:rsidRPr="00121F24">
        <w:rPr>
          <w:vertAlign w:val="superscript"/>
        </w:rPr>
        <w:footnoteReference w:id="9"/>
      </w:r>
      <w:r w:rsidRPr="008C6440">
        <w:rPr>
          <w:rtl/>
        </w:rPr>
        <w:t xml:space="preserve"> را اجرا مینماید.</w:t>
      </w:r>
      <w:r w:rsidRPr="008C6440">
        <w:rPr>
          <w:rFonts w:eastAsia="Calibri"/>
          <w:rtl/>
        </w:rPr>
        <w:t xml:space="preserve"> </w:t>
      </w:r>
    </w:p>
    <w:p w14:paraId="72FC41CC" w14:textId="77777777" w:rsidR="002C1425" w:rsidRPr="008C6440" w:rsidRDefault="002C1425" w:rsidP="00306E8D">
      <w:pPr>
        <w:pStyle w:val="a8"/>
      </w:pPr>
      <w:r w:rsidRPr="008C6440">
        <w:t xml:space="preserve"> -2</w:t>
      </w:r>
      <w:r w:rsidRPr="008C6440">
        <w:rPr>
          <w:rtl/>
        </w:rPr>
        <w:t>بخش ارتباطات دستگاه پزشکی که مسئول ارتباط دستگاه با سایردستگاههاي مشابه از طریق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میباشد. </w:t>
      </w:r>
    </w:p>
    <w:p w14:paraId="75A1D66D" w14:textId="46B83A89" w:rsidR="002C1425" w:rsidRPr="008C6440" w:rsidRDefault="002C1425" w:rsidP="001E373B">
      <w:pPr>
        <w:pStyle w:val="a8"/>
      </w:pPr>
      <w:r w:rsidRPr="008C6440">
        <w:t xml:space="preserve"> -3</w:t>
      </w:r>
      <w:r w:rsidRPr="008C6440">
        <w:rPr>
          <w:rtl/>
        </w:rPr>
        <w:t>بخش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که از قســمتهاي </w:t>
      </w:r>
      <w:r w:rsidRPr="00035908">
        <w:rPr>
          <w:rtl/>
        </w:rPr>
        <w:t>خدمات دروازه</w:t>
      </w:r>
      <w:r w:rsidR="00035908" w:rsidRPr="00035908">
        <w:rPr>
          <w:rFonts w:hint="cs"/>
          <w:rtl/>
        </w:rPr>
        <w:t>‌</w:t>
      </w:r>
      <w:r w:rsidRPr="00035908">
        <w:rPr>
          <w:rtl/>
        </w:rPr>
        <w:t>اي</w:t>
      </w:r>
      <w:r w:rsidR="002854F1" w:rsidRPr="00121F24">
        <w:rPr>
          <w:vertAlign w:val="superscript"/>
        </w:rPr>
        <w:footnoteReference w:id="10"/>
      </w:r>
      <w:r w:rsidR="002854F1" w:rsidRPr="008C6440">
        <w:rPr>
          <w:rtl/>
        </w:rPr>
        <w:t>،</w:t>
      </w:r>
      <w:r w:rsidR="002854F1" w:rsidRPr="002854F1">
        <w:rPr>
          <w:color w:val="C00000"/>
        </w:rPr>
        <w:t xml:space="preserve"> </w:t>
      </w:r>
      <w:r w:rsidRPr="008C6440">
        <w:rPr>
          <w:rtl/>
        </w:rPr>
        <w:t>خدمات مدیریت دســتگاه، خدمات الگوریتم ،خدمات ذخیره سازي و خدمات واسط برنامه</w:t>
      </w:r>
      <w:r w:rsidRPr="008C6440">
        <w:rPr>
          <w:rFonts w:hint="cs"/>
          <w:rtl/>
        </w:rPr>
        <w:t>‌</w:t>
      </w:r>
      <w:r w:rsidRPr="008C6440">
        <w:rPr>
          <w:rtl/>
        </w:rPr>
        <w:t>نویسی تشکیل شده است. هدف این قسمت تحلیل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تولید شـده به کمک قسـمت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قبل و تبدیل آن به مجموعه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ي قابل مصـرف براي کاربردهایی مانند تحلیل و گزارش می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باشد. </w:t>
      </w:r>
    </w:p>
    <w:p w14:paraId="5CAC08EF" w14:textId="43C753AA" w:rsidR="002C1425" w:rsidRPr="002C1425" w:rsidRDefault="002C1425" w:rsidP="00306E8D">
      <w:pPr>
        <w:pStyle w:val="a8"/>
        <w:rPr>
          <w:rFonts w:ascii="Arial" w:hAnsi="Arial"/>
          <w:lang w:bidi="fa-IR"/>
        </w:rPr>
      </w:pPr>
      <w:r w:rsidRPr="008C6440">
        <w:t xml:space="preserve"> </w:t>
      </w:r>
      <w:r w:rsidRPr="00EB59A9">
        <w:t>-4</w:t>
      </w:r>
      <w:r w:rsidRPr="00EB59A9">
        <w:rPr>
          <w:rtl/>
        </w:rPr>
        <w:t>لایه</w:t>
      </w:r>
      <w:r w:rsidRPr="00EB59A9">
        <w:rPr>
          <w:rFonts w:hint="cs"/>
          <w:rtl/>
        </w:rPr>
        <w:t>‌</w:t>
      </w:r>
      <w:r w:rsidRPr="00EB59A9">
        <w:rPr>
          <w:rtl/>
        </w:rPr>
        <w:t>ي مصرف اطلاعات است که اطلاعات آن توسط کاربران و سایر</w:t>
      </w:r>
      <w:r w:rsidRPr="00EB59A9">
        <w:rPr>
          <w:rFonts w:ascii="Arial" w:hAnsi="Arial"/>
          <w:rtl/>
        </w:rPr>
        <w:t xml:space="preserve"> بازیگران مصرف </w:t>
      </w:r>
      <w:r w:rsidR="00F07A7D">
        <w:rPr>
          <w:rFonts w:ascii="Arial" w:hAnsi="Arial"/>
          <w:rtl/>
        </w:rPr>
        <w:t>می‌شود</w:t>
      </w:r>
      <w:r w:rsidR="00402033" w:rsidRPr="00EB59A9">
        <w:rPr>
          <w:rFonts w:ascii="Arial" w:hAnsi="Arial" w:hint="cs"/>
          <w:rtl/>
        </w:rPr>
        <w:t>.</w:t>
      </w:r>
    </w:p>
    <w:p w14:paraId="4EDFA40C" w14:textId="77777777" w:rsidR="002C1425" w:rsidRPr="002C1425" w:rsidRDefault="002C1425" w:rsidP="00306E8D">
      <w:pPr>
        <w:spacing w:line="360" w:lineRule="auto"/>
        <w:jc w:val="both"/>
        <w:rPr>
          <w:rFonts w:ascii="Arial" w:hAnsi="Arial"/>
          <w:szCs w:val="24"/>
        </w:rPr>
      </w:pPr>
    </w:p>
    <w:p w14:paraId="74A5376C" w14:textId="1EC2361E" w:rsidR="002C1425" w:rsidRDefault="00E47C0F" w:rsidP="00A66CAE">
      <w:pPr>
        <w:pStyle w:val="-"/>
        <w:rPr>
          <w:rtl/>
        </w:rPr>
      </w:pPr>
      <w:r w:rsidRPr="005045B1">
        <w:rPr>
          <w:noProof/>
        </w:rPr>
        <w:lastRenderedPageBreak/>
        <w:drawing>
          <wp:inline distT="0" distB="0" distL="0" distR="0" wp14:anchorId="7E238AD7" wp14:editId="2006DE61">
            <wp:extent cx="4591972" cy="2721628"/>
            <wp:effectExtent l="0" t="0" r="0" b="2540"/>
            <wp:docPr id="540" name="Picture 68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5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997" cy="2726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E28D2" w14:textId="77777777" w:rsidR="00D8028F" w:rsidRDefault="00D8028F" w:rsidP="00D8028F">
      <w:pPr>
        <w:pStyle w:val="a2"/>
        <w:rPr>
          <w:rtl/>
        </w:rPr>
      </w:pPr>
      <w:bookmarkStart w:id="36" w:name="_Toc36685105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6"/>
      <w:r w:rsidRPr="009C2479">
        <w:rPr>
          <w:rtl/>
        </w:rPr>
        <w:t xml:space="preserve"> </w:t>
      </w:r>
    </w:p>
    <w:p w14:paraId="6FC8A9D4" w14:textId="77777777" w:rsidR="00D8028F" w:rsidRPr="00D8028F" w:rsidRDefault="00D8028F" w:rsidP="00D8028F">
      <w:pPr>
        <w:pStyle w:val="a8"/>
        <w:rPr>
          <w:lang w:bidi="fa-IR"/>
        </w:rPr>
      </w:pPr>
    </w:p>
    <w:p w14:paraId="62669809" w14:textId="57C313C3" w:rsidR="002C1425" w:rsidRDefault="002C1425" w:rsidP="00306E8D">
      <w:pPr>
        <w:pStyle w:val="a0"/>
        <w:rPr>
          <w:rtl/>
        </w:rPr>
      </w:pPr>
      <w:bookmarkStart w:id="37" w:name="_Toc25108791"/>
      <w:r w:rsidRPr="00124697">
        <w:rPr>
          <w:rFonts w:hint="cs"/>
          <w:rtl/>
        </w:rPr>
        <w:t xml:space="preserve">بیماری قلب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7"/>
      <w:r w:rsidR="0063342B">
        <w:rPr>
          <w:rFonts w:hint="cs"/>
          <w:rtl/>
        </w:rPr>
        <w:t xml:space="preserve"> </w:t>
      </w:r>
    </w:p>
    <w:p w14:paraId="768AAC09" w14:textId="1ADF237D" w:rsidR="002C1425" w:rsidRDefault="002C1425" w:rsidP="00854651">
      <w:pPr>
        <w:pStyle w:val="a8"/>
        <w:rPr>
          <w:rFonts w:ascii="Calibri" w:eastAsia="Calibri" w:hAnsi="Calibri" w:cs="B Lotus"/>
          <w:sz w:val="28"/>
          <w:rtl/>
        </w:rPr>
      </w:pPr>
      <w:r w:rsidRPr="002371F1">
        <w:rPr>
          <w:rFonts w:hint="cs"/>
          <w:rtl/>
        </w:rPr>
        <w:t>بسیاری از افراد به اشتباه تصور می</w:t>
      </w:r>
      <w:r w:rsidR="00EB59A9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کنند که بزرگترین تهدی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 هنگام کار در محل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ی مستقیماً در اثر </w:t>
      </w:r>
      <w:r w:rsidR="00B2662D">
        <w:rPr>
          <w:rFonts w:hint="cs"/>
          <w:rtl/>
        </w:rPr>
        <w:t>آتش‌سوزی</w:t>
      </w:r>
      <w:r w:rsidRPr="002371F1">
        <w:rPr>
          <w:rFonts w:hint="cs"/>
          <w:rtl/>
        </w:rPr>
        <w:t xml:space="preserve"> یا سقوط ساختمان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با این حال ، دانیل دنون ، نویسنده ارشد پزشکی برای</w:t>
      </w:r>
      <w:r w:rsidRPr="002371F1">
        <w:rPr>
          <w:rFonts w:hint="cs"/>
        </w:rPr>
        <w:t xml:space="preserve"> WebMd </w:t>
      </w:r>
      <w:r w:rsidRPr="002371F1">
        <w:rPr>
          <w:rFonts w:hint="cs"/>
          <w:rtl/>
        </w:rPr>
        <w:t xml:space="preserve">، کوین اسپراتلین ، نویسنده مجله مهندس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ی ، و دکتر استفانوس کالز ، مدیر اقامت شغلی و محیط زیست دانشکده بهداشت عمومی هاروارد</w:t>
      </w:r>
      <w:r w:rsidRPr="002371F1">
        <w:rPr>
          <w:rFonts w:hint="cs"/>
        </w:rPr>
        <w:t xml:space="preserve"> (HSPH</w:t>
      </w:r>
      <w:r w:rsidR="00EB59A9">
        <w:rPr>
          <w:rStyle w:val="FootnoteReference"/>
        </w:rPr>
        <w:footnoteReference w:id="11"/>
      </w:r>
      <w:r w:rsidRPr="002371F1">
        <w:rPr>
          <w:rFonts w:hint="cs"/>
        </w:rPr>
        <w:t xml:space="preserve">) </w:t>
      </w:r>
      <w:r w:rsidRPr="002371F1">
        <w:rPr>
          <w:rFonts w:hint="cs"/>
          <w:rtl/>
        </w:rPr>
        <w:t xml:space="preserve">، توانستند نشان دهند </w:t>
      </w:r>
      <w:r>
        <w:rPr>
          <w:rFonts w:hint="cs"/>
          <w:rtl/>
        </w:rPr>
        <w:t>که علل مرگ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و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 xml:space="preserve">میر </w:t>
      </w:r>
      <w:r w:rsidRPr="002371F1">
        <w:rPr>
          <w:rFonts w:hint="cs"/>
          <w:rtl/>
        </w:rPr>
        <w:t xml:space="preserve">برا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ان ، 45 درصد ، ناشی از ایست قلبی ناشی از مر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ان است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681EDFD" w14:textId="17BEC143" w:rsidR="0034719C" w:rsidRPr="0034719C" w:rsidRDefault="002C1425" w:rsidP="0034719C">
      <w:pPr>
        <w:pStyle w:val="a0"/>
        <w:rPr>
          <w:rtl/>
        </w:rPr>
      </w:pPr>
      <w:bookmarkStart w:id="38" w:name="_Toc25108792"/>
      <w:r w:rsidRPr="00124697">
        <w:rPr>
          <w:rFonts w:hint="cs"/>
          <w:rtl/>
        </w:rPr>
        <w:t xml:space="preserve">علل بیماری قلبی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8"/>
      <w:r w:rsidR="0063342B">
        <w:rPr>
          <w:rFonts w:hint="cs"/>
          <w:rtl/>
        </w:rPr>
        <w:t xml:space="preserve"> </w:t>
      </w:r>
    </w:p>
    <w:p w14:paraId="5FCFBB28" w14:textId="73CD40E6" w:rsidR="0034719C" w:rsidRPr="00854651" w:rsidRDefault="002C1425" w:rsidP="00854651">
      <w:pPr>
        <w:pStyle w:val="a8"/>
      </w:pPr>
      <w:r>
        <w:rPr>
          <w:rFonts w:hint="cs"/>
          <w:rtl/>
        </w:rPr>
        <w:t>بر اساس تحقیق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های دانشمندان</w:t>
      </w:r>
      <w:r w:rsidRPr="00FE0FE8">
        <w:rPr>
          <w:rFonts w:hint="cs"/>
          <w:rtl/>
        </w:rPr>
        <w:t xml:space="preserve"> بیماری </w:t>
      </w:r>
      <w:r w:rsidR="00EB59A9" w:rsidRPr="00FE0FE8">
        <w:rPr>
          <w:rFonts w:hint="cs"/>
          <w:rtl/>
        </w:rPr>
        <w:t xml:space="preserve">عروق </w:t>
      </w:r>
      <w:r w:rsidR="00EB59A9">
        <w:rPr>
          <w:rFonts w:hint="cs"/>
          <w:rtl/>
        </w:rPr>
        <w:t xml:space="preserve">قلبي </w:t>
      </w:r>
      <w:r w:rsidRPr="00AC1574">
        <w:rPr>
          <w:rFonts w:hint="cs"/>
          <w:rtl/>
        </w:rPr>
        <w:t xml:space="preserve">علت اصلی </w:t>
      </w:r>
      <w:r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FE0FE8">
        <w:rPr>
          <w:rFonts w:hint="cs"/>
          <w:rtl/>
        </w:rPr>
        <w:t>ان</w:t>
      </w:r>
      <w:r>
        <w:rPr>
          <w:rFonts w:hint="cs"/>
          <w:rtl/>
        </w:rPr>
        <w:t xml:space="preserve"> در حال انجام وظیفه </w:t>
      </w:r>
      <w:r w:rsidRPr="00AC1574">
        <w:rPr>
          <w:rFonts w:hint="cs"/>
        </w:rPr>
        <w:t xml:space="preserve"> </w:t>
      </w:r>
      <w:r w:rsidR="00EB59A9">
        <w:rPr>
          <w:rFonts w:hint="cs"/>
          <w:rtl/>
        </w:rPr>
        <w:t>مي‌باشد</w:t>
      </w:r>
      <w:r w:rsidRPr="00AC1574">
        <w:rPr>
          <w:rFonts w:hint="cs"/>
        </w:rPr>
        <w:t>.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AC1574">
        <w:rPr>
          <w:rFonts w:hint="cs"/>
          <w:rtl/>
        </w:rPr>
        <w:t>تئوری</w:t>
      </w:r>
      <w:r w:rsidR="00EB59A9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ها و مطالعات بیشماری بر روی آنچه که باعث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از نظر آماری مستعد ابتلا به حوادث مهلک قلبی و ایست قلبی نسبت به سایر حرفه ها باشند ، متمرکز شده اند</w:t>
      </w:r>
      <w:r w:rsidRPr="00AC1574">
        <w:rPr>
          <w:rFonts w:hint="cs"/>
        </w:rPr>
        <w:t xml:space="preserve">. 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  <w:rtl/>
        </w:rPr>
        <w:t>با این حال ، دکتر</w:t>
      </w:r>
      <w:r w:rsidRPr="00AC1574">
        <w:rPr>
          <w:rFonts w:hint="cs"/>
        </w:rPr>
        <w:t xml:space="preserve"> TS Hales </w:t>
      </w:r>
      <w:r w:rsidRPr="00AC1574">
        <w:rPr>
          <w:rFonts w:hint="cs"/>
          <w:rtl/>
        </w:rPr>
        <w:t>، عضو کمیته فنی</w:t>
      </w:r>
      <w:r w:rsidRPr="00AC1574">
        <w:rPr>
          <w:rFonts w:hint="cs"/>
        </w:rPr>
        <w:t xml:space="preserve"> NFPA </w:t>
      </w:r>
      <w:r w:rsidR="00EB59A9">
        <w:rPr>
          <w:rStyle w:val="FootnoteReference"/>
          <w:rtl/>
        </w:rPr>
        <w:footnoteReference w:id="12"/>
      </w:r>
      <w:r w:rsidRPr="00AC1574">
        <w:rPr>
          <w:rFonts w:hint="cs"/>
          <w:rtl/>
        </w:rPr>
        <w:t>در مورد ایمنی و بهداشت در کار و نایب رئیس دکتر بخش پزشکی ایمنی عمومی دانشکده پزشکی محیط زیست آمریکا</w:t>
      </w:r>
      <w:r w:rsidRPr="00AC1574">
        <w:rPr>
          <w:rFonts w:hint="cs"/>
        </w:rPr>
        <w:t xml:space="preserve"> (ACOEM</w:t>
      </w:r>
      <w:r w:rsidR="00EB59A9">
        <w:rPr>
          <w:rStyle w:val="FootnoteReference"/>
        </w:rPr>
        <w:footnoteReference w:id="13"/>
      </w:r>
      <w:r w:rsidRPr="00AC1574">
        <w:rPr>
          <w:rFonts w:hint="cs"/>
        </w:rPr>
        <w:t xml:space="preserve">) </w:t>
      </w:r>
      <w:r w:rsidRPr="00AC1574">
        <w:rPr>
          <w:rFonts w:hint="cs"/>
          <w:rtl/>
        </w:rPr>
        <w:t>به همراه دکتر کالز ، دیوید بار ، پزشک و استاد علوم بهداشت و ورزش در کالج</w:t>
      </w:r>
      <w:r w:rsidRPr="00AC1574">
        <w:rPr>
          <w:rFonts w:hint="cs"/>
        </w:rPr>
        <w:t xml:space="preserve"> Skidmore </w:t>
      </w:r>
      <w:r w:rsidRPr="00AC1574">
        <w:rPr>
          <w:rFonts w:hint="cs"/>
          <w:rtl/>
        </w:rPr>
        <w:t>تصریح کرد که</w:t>
      </w:r>
      <w:r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FE0FE8">
        <w:rPr>
          <w:rFonts w:hint="cs"/>
          <w:rtl/>
        </w:rPr>
        <w:t xml:space="preserve">بیماری </w:t>
      </w:r>
      <w:r w:rsidR="0034719C">
        <w:rPr>
          <w:rFonts w:hint="cs"/>
          <w:rtl/>
        </w:rPr>
        <w:t>قلبي</w:t>
      </w:r>
      <w:r w:rsidRPr="00FE0FE8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 به دلیل ترکیبی از عوامل </w:t>
      </w:r>
      <w:r w:rsidR="0034719C">
        <w:rPr>
          <w:rFonts w:hint="cs"/>
          <w:rtl/>
        </w:rPr>
        <w:t xml:space="preserve">در </w:t>
      </w:r>
      <w:r w:rsidRPr="00AC1574">
        <w:rPr>
          <w:rFonts w:hint="cs"/>
          <w:rtl/>
        </w:rPr>
        <w:t xml:space="preserve">محل کار </w:t>
      </w:r>
      <w:r w:rsidR="0034719C">
        <w:rPr>
          <w:rFonts w:hint="cs"/>
          <w:rtl/>
        </w:rPr>
        <w:t>مي‌باشد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474823A" w14:textId="482B5E10" w:rsidR="002C1425" w:rsidRPr="00AC1574" w:rsidRDefault="002C1425" w:rsidP="00306E8D">
      <w:pPr>
        <w:pStyle w:val="a8"/>
        <w:rPr>
          <w:rFonts w:ascii="Calibri" w:eastAsia="Calibri" w:hAnsi="Calibri" w:cs="B Lotus"/>
          <w:rtl/>
        </w:rPr>
      </w:pPr>
      <w:r w:rsidRPr="00AC1574">
        <w:rPr>
          <w:rFonts w:hint="cs"/>
          <w:rtl/>
        </w:rPr>
        <w:lastRenderedPageBreak/>
        <w:t>عوامل محیط کار شامل فعالیت بدنی شدید ، استرس</w:t>
      </w:r>
      <w:r w:rsidR="0034719C">
        <w:t xml:space="preserve"> </w:t>
      </w:r>
      <w:r w:rsidR="0034719C">
        <w:rPr>
          <w:rFonts w:hint="cs"/>
          <w:rtl/>
          <w:lang w:bidi="fa-IR"/>
        </w:rPr>
        <w:t>،</w:t>
      </w:r>
      <w:r w:rsidRPr="00AC1574">
        <w:rPr>
          <w:rFonts w:hint="cs"/>
          <w:rtl/>
        </w:rPr>
        <w:t xml:space="preserve"> گرما </w:t>
      </w:r>
      <w:r w:rsidR="0034719C">
        <w:rPr>
          <w:rFonts w:hint="cs"/>
          <w:rtl/>
        </w:rPr>
        <w:t>،</w:t>
      </w:r>
      <w:r w:rsidRPr="00AC1574">
        <w:rPr>
          <w:rFonts w:hint="cs"/>
          <w:rtl/>
        </w:rPr>
        <w:t xml:space="preserve"> کم آبی ، شرایط محیطی و فعال شدن طولانی مدت سیستم عصبی سمپاتیک </w:t>
      </w:r>
      <w:r w:rsidR="0034719C">
        <w:rPr>
          <w:rStyle w:val="FootnoteReference"/>
          <w:rtl/>
        </w:rPr>
        <w:footnoteReference w:id="14"/>
      </w:r>
      <w:r w:rsidRPr="00AC1574">
        <w:rPr>
          <w:rFonts w:hint="cs"/>
          <w:rtl/>
        </w:rPr>
        <w:t>به دلیل حمله</w:t>
      </w:r>
      <w:r w:rsidR="0034719C">
        <w:rPr>
          <w:rFonts w:hint="eastAsia"/>
          <w:rtl/>
        </w:rPr>
        <w:t>‌</w:t>
      </w:r>
      <w:r w:rsidRPr="00AC1574">
        <w:rPr>
          <w:rFonts w:hint="cs"/>
          <w:rtl/>
        </w:rPr>
        <w:t>های مختلف روانی و حسی است</w:t>
      </w:r>
      <w:r w:rsidRPr="00AC1574">
        <w:rPr>
          <w:rFonts w:hint="cs"/>
        </w:rPr>
        <w:t xml:space="preserve">. </w:t>
      </w:r>
      <w:r w:rsidRPr="00AC1574">
        <w:rPr>
          <w:rFonts w:hint="cs"/>
          <w:rtl/>
        </w:rPr>
        <w:t xml:space="preserve">علاوه بر این ، دکتر کالس و دکتر لیندا روزستاک ، که به عنوان مدیر انستیتوی ملی ایمنی و بهداشت کار مشغول به کار بودند ، خاطرنشان کردند که تعداد کمی از شعب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ی ، به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کهنه کار نیاز دارند تا </w:t>
      </w:r>
      <w:r w:rsidR="0034719C">
        <w:rPr>
          <w:rFonts w:hint="cs"/>
          <w:rtl/>
        </w:rPr>
        <w:t>كار خود را</w:t>
      </w:r>
      <w:r w:rsidRPr="00AC1574">
        <w:rPr>
          <w:rFonts w:hint="cs"/>
          <w:rtl/>
        </w:rPr>
        <w:t xml:space="preserve"> ادامه دهند</w:t>
      </w:r>
      <w:r w:rsidRPr="00AC1574">
        <w:rPr>
          <w:rFonts w:hint="cs"/>
        </w:rPr>
        <w:t xml:space="preserve">. </w:t>
      </w:r>
      <w:r w:rsidR="0034719C">
        <w:rPr>
          <w:rFonts w:hint="cs"/>
          <w:rtl/>
        </w:rPr>
        <w:t xml:space="preserve"> با اين وجود</w:t>
      </w:r>
      <w:r w:rsidRPr="00AC1574">
        <w:rPr>
          <w:rFonts w:hint="cs"/>
          <w:rtl/>
        </w:rPr>
        <w:t xml:space="preserve"> ، بسیاری از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با تجربه قادر به رعایت حداقل استانداردهای لازم برای انجام بسیاری از کارهای مورد نیاز در زمین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>ی نیستند</w:t>
      </w:r>
      <w:r w:rsidRPr="00AC1574">
        <w:rPr>
          <w:rFonts w:ascii="Calibri" w:eastAsia="Calibri" w:hAnsi="Calibri" w:cs="B Lotus" w:hint="cs"/>
          <w:rtl/>
        </w:rPr>
        <w:t>.</w:t>
      </w:r>
    </w:p>
    <w:p w14:paraId="14B4C43D" w14:textId="1F70B89C" w:rsidR="002C1425" w:rsidRDefault="002C1425" w:rsidP="00306E8D">
      <w:pPr>
        <w:pStyle w:val="a8"/>
        <w:rPr>
          <w:rtl/>
        </w:rPr>
      </w:pPr>
      <w:r w:rsidRPr="00AC1574">
        <w:rPr>
          <w:rFonts w:hint="cs"/>
          <w:rtl/>
        </w:rPr>
        <w:t xml:space="preserve">دکتر کالس ، در تحقیقات خود برای مجله پزشکی نیو انگلستان ادعا كرد كه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12-13 برابر احتمال دارد كه هنگام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سوزی از بیماری قلبی بمیرند. 3 تا 14 برابر در هنگام پاسخگویی به زنگ خطر ابتلا به بیماری های قلبی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میرد. و 3 تا 7 برابر از بیماری قلبی درهنگام تمرین در مقایسه با انجام </w:t>
      </w:r>
      <w:r w:rsidR="00FF2ED0">
        <w:rPr>
          <w:rFonts w:hint="cs"/>
          <w:rtl/>
        </w:rPr>
        <w:t>ماموريت</w:t>
      </w:r>
      <w:r w:rsidRPr="00AC1574">
        <w:rPr>
          <w:rFonts w:hint="cs"/>
          <w:rtl/>
        </w:rPr>
        <w:t xml:space="preserve"> غیر اضطراری می</w:t>
      </w:r>
      <w:r w:rsidR="009F590E">
        <w:rPr>
          <w:rFonts w:hint="eastAsia"/>
        </w:rPr>
        <w:t>‌</w:t>
      </w:r>
      <w:r w:rsidRPr="00AC1574">
        <w:rPr>
          <w:rFonts w:hint="cs"/>
          <w:rtl/>
        </w:rPr>
        <w:t xml:space="preserve">میرند. " اکثر حوادث قلب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بین ساعات ظهر و نیمه شب اتفاق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افتند که همزمان با بیشترین تعداد حوادث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سوزی است . این ریتم شبانه روزی از وقایع قلبی که توسط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نشان داده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FF2ED0">
        <w:rPr>
          <w:rFonts w:hint="cs"/>
          <w:rtl/>
        </w:rPr>
        <w:t xml:space="preserve">با </w:t>
      </w:r>
      <w:r w:rsidR="00FF2ED0" w:rsidRPr="00AC1574">
        <w:rPr>
          <w:rFonts w:hint="cs"/>
          <w:rtl/>
        </w:rPr>
        <w:t xml:space="preserve">عموم مردم </w:t>
      </w:r>
      <w:r w:rsidRPr="00AC1574">
        <w:rPr>
          <w:rFonts w:hint="cs"/>
          <w:rtl/>
        </w:rPr>
        <w:t xml:space="preserve">بسیارمتفاوت است 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7&lt;/Year&gt;&lt;RecNum&gt;8&lt;/RecNum&gt;&lt;DisplayText&gt;[6]&lt;/DisplayText&gt;&lt;record&gt;&lt;rec-number&gt;8&lt;/rec-number&gt;&lt;foreign-keys&gt;&lt;key app="EN" db-id="z5xasp9efapp0ke5twvx5zatfs9zf9w9vv9v" timestamp="1573840213"&gt;8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phi, Costas A&lt;/author&gt;&lt;author&gt;Christiani, David C&lt;/author&gt;&lt;/authors&gt;&lt;/contributors&gt;&lt;titles&gt;&lt;title&gt;Emergency duties and deaths from heart disease among firefighters in the United States&lt;/title&gt;&lt;secondary-title&gt;New England Journal of Medicine&lt;/secondary-title&gt;&lt;/titles&gt;&lt;periodical&gt;&lt;full-title&gt;New England Journal of Medicine&lt;/full-title</w:instrText>
      </w:r>
      <w:r w:rsidR="00D4128F">
        <w:rPr>
          <w:rtl/>
        </w:rPr>
        <w:instrText>&gt;&lt;/</w:instrText>
      </w:r>
      <w:r w:rsidR="00D4128F">
        <w:instrText>periodical&gt;&lt;pages&gt;1207-1215&lt;/pages&gt;&lt;volume&gt;356&lt;/volume&gt;&lt;number&gt;12&lt;/number&gt;&lt;dates&gt;&lt;year&gt;2007&lt;/year&gt;&lt;/dates&gt;&lt;isbn&gt;0028-4793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6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37AB62A9" w14:textId="77777777" w:rsidR="00A66CAE" w:rsidRPr="0039614E" w:rsidRDefault="00A66CAE" w:rsidP="00306E8D">
      <w:pPr>
        <w:pStyle w:val="a8"/>
        <w:rPr>
          <w:rFonts w:ascii="Calibri" w:eastAsia="Calibri" w:hAnsi="Calibri" w:cs="B Lotus"/>
          <w:rtl/>
        </w:rPr>
      </w:pPr>
    </w:p>
    <w:p w14:paraId="75D9117A" w14:textId="745093A0" w:rsidR="002C1425" w:rsidRDefault="002C1425" w:rsidP="00306E8D">
      <w:pPr>
        <w:pStyle w:val="a0"/>
        <w:rPr>
          <w:rtl/>
        </w:rPr>
      </w:pPr>
      <w:bookmarkStart w:id="39" w:name="_Toc25108793"/>
      <w:r>
        <w:rPr>
          <w:rFonts w:hint="cs"/>
          <w:rtl/>
        </w:rPr>
        <w:t>فن</w:t>
      </w:r>
      <w:r w:rsidR="0034719C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56930">
        <w:rPr>
          <w:rFonts w:hint="cs"/>
          <w:rtl/>
        </w:rPr>
        <w:t xml:space="preserve"> حسگر پوشیدنی در زمینه پزشکی</w:t>
      </w:r>
      <w:bookmarkEnd w:id="39"/>
    </w:p>
    <w:p w14:paraId="238073CD" w14:textId="16FB4B54" w:rsidR="002C1425" w:rsidRPr="00C103ED" w:rsidRDefault="002C1425" w:rsidP="00306E8D">
      <w:pPr>
        <w:pStyle w:val="a8"/>
      </w:pPr>
      <w:r w:rsidRPr="00C103ED">
        <w:rPr>
          <w:rFonts w:hint="cs"/>
          <w:rtl/>
        </w:rPr>
        <w:t xml:space="preserve">کریس بیکر ، </w:t>
      </w:r>
      <w:r w:rsidRPr="00FF2ED0">
        <w:rPr>
          <w:rFonts w:hint="cs"/>
          <w:rtl/>
        </w:rPr>
        <w:t>متخصص</w:t>
      </w:r>
      <w:r w:rsidRPr="00C103ED">
        <w:rPr>
          <w:rFonts w:hint="cs"/>
          <w:rtl/>
        </w:rPr>
        <w:t xml:space="preserve"> در زمینه توزیع رایانه و ارتباطات رایانه ای در دانشگاه کالیفرنیا - برکلی ، در بیست و یکمین کنفرانس بین المللی کارگاه های شبکه اطلاعات پیشرفته و برنامه های کاربردی ، در سال 2007 خاطرنشان کرد: در سالهای اخیر ، ایالات متحده 2 تریلیون دلار</w:t>
      </w:r>
      <w:r w:rsidRPr="003F16D6">
        <w:rPr>
          <w:rFonts w:hint="cs"/>
          <w:rtl/>
        </w:rPr>
        <w:t xml:space="preserve"> </w:t>
      </w:r>
      <w:r w:rsidRPr="00C103ED">
        <w:rPr>
          <w:rFonts w:hint="cs"/>
          <w:rtl/>
        </w:rPr>
        <w:t xml:space="preserve">در سال </w:t>
      </w:r>
      <w:r>
        <w:rPr>
          <w:rFonts w:hint="cs"/>
          <w:rtl/>
        </w:rPr>
        <w:t>برای</w:t>
      </w:r>
      <w:r w:rsidRPr="00C103ED">
        <w:rPr>
          <w:rFonts w:hint="cs"/>
          <w:rtl/>
        </w:rPr>
        <w:t xml:space="preserve"> مراقبت های بهداشتی هزینه کرده است</w:t>
      </w:r>
      <w:r w:rsidRPr="00C103ED">
        <w:rPr>
          <w:rFonts w:hint="cs"/>
        </w:rPr>
        <w:t xml:space="preserve">. </w:t>
      </w:r>
      <w:r w:rsidR="00FF2ED0">
        <w:rPr>
          <w:rFonts w:hint="cs"/>
          <w:rtl/>
        </w:rPr>
        <w:t xml:space="preserve"> كه اين مبلغ نزديك بر 16%</w:t>
      </w:r>
      <w:r w:rsidR="00FF2ED0">
        <w:rPr>
          <w:rFonts w:hint="eastAsia"/>
          <w:rtl/>
        </w:rPr>
        <w:t>‌</w:t>
      </w:r>
      <w:r w:rsidR="00FF2ED0">
        <w:rPr>
          <w:rFonts w:hint="cs"/>
          <w:rtl/>
        </w:rPr>
        <w:t>توليد داخلي را شامل مي‌شود</w:t>
      </w:r>
      <w:r w:rsidRPr="00C103ED">
        <w:rPr>
          <w:rFonts w:hint="cs"/>
          <w:rtl/>
        </w:rPr>
        <w:t xml:space="preserve">. </w:t>
      </w:r>
      <w:r w:rsidR="00184981">
        <w:rPr>
          <w:rtl/>
        </w:rPr>
        <w:fldChar w:fldCharType="begin"/>
      </w:r>
      <w:r w:rsidR="00184981">
        <w:rPr>
          <w:rtl/>
        </w:rPr>
        <w:instrText xml:space="preserve"> </w:instrText>
      </w:r>
      <w:r w:rsidR="00184981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184981">
        <w:rPr>
          <w:rtl/>
        </w:rPr>
        <w:instrText>&gt;&lt;/</w:instrText>
      </w:r>
      <w:r w:rsidR="00184981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184981">
        <w:rPr>
          <w:rtl/>
        </w:rPr>
        <w:instrText>&gt;</w:instrText>
      </w:r>
      <w:r w:rsidR="00184981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184981">
        <w:rPr>
          <w:rtl/>
        </w:rPr>
        <w:instrText>9528473&lt;/</w:instrText>
      </w:r>
      <w:r w:rsidR="00184981">
        <w:instrText>isbn&gt;&lt;urls&gt;&lt;/urls&gt;&lt;/record&gt;&lt;/Cite&gt;&lt;/EndNote</w:instrText>
      </w:r>
      <w:r w:rsidR="00184981">
        <w:rPr>
          <w:rtl/>
        </w:rPr>
        <w:instrText>&gt;</w:instrText>
      </w:r>
      <w:r w:rsidR="00184981">
        <w:rPr>
          <w:rtl/>
        </w:rPr>
        <w:fldChar w:fldCharType="separate"/>
      </w:r>
      <w:r w:rsidR="00184981">
        <w:rPr>
          <w:noProof/>
          <w:rtl/>
        </w:rPr>
        <w:t>[2]</w:t>
      </w:r>
      <w:r w:rsidR="00184981">
        <w:rPr>
          <w:rtl/>
        </w:rPr>
        <w:fldChar w:fldCharType="end"/>
      </w:r>
      <w:r w:rsidR="00184981">
        <w:rPr>
          <w:rFonts w:hint="cs"/>
          <w:rtl/>
        </w:rPr>
        <w:t>.</w:t>
      </w:r>
    </w:p>
    <w:p w14:paraId="11E74A54" w14:textId="48CB30F8" w:rsidR="002C1425" w:rsidRDefault="002C1425" w:rsidP="00306E8D">
      <w:pPr>
        <w:pStyle w:val="a8"/>
        <w:rPr>
          <w:rtl/>
        </w:rPr>
      </w:pP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ممکن است افراد زیادی را که نیاز به مشاهده پزشکی دارند ، از بیمارستان خارج کند بدون اینکه سطح مراقبت آنها را به خطر اندازد</w:t>
      </w:r>
      <w:r w:rsidRPr="00C103ED">
        <w:rPr>
          <w:rFonts w:hint="cs"/>
        </w:rPr>
        <w:t xml:space="preserve">.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در حال حاضر برای نظارت بر بیماران قلبی ، بیماران دیابتی ، حوادث عروقی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یا سکته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 xml:space="preserve">و بسیاری دیگر از افراد که به نظارت مداوم پزشکی نیاز دارند ، استفاده </w:t>
      </w:r>
      <w:r w:rsidR="00F07A7D">
        <w:rPr>
          <w:rFonts w:hint="cs"/>
          <w:rtl/>
        </w:rPr>
        <w:t>می‌شود</w:t>
      </w:r>
      <w:r w:rsidRPr="00C103ED">
        <w:rPr>
          <w:rFonts w:hint="cs"/>
          <w:rtl/>
        </w:rPr>
        <w:t>. یکی از متداولترین کاربردهای جامعه پزشکی ، ردیابی و نظارت بر تلاشهای توانبخشی مبتلایان به حوادث جدی پزشکی ، مانند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حمله قلبی</w:t>
      </w:r>
      <w:r>
        <w:rPr>
          <w:rFonts w:hint="cs"/>
          <w:rtl/>
        </w:rPr>
        <w:t xml:space="preserve"> ا</w:t>
      </w:r>
      <w:r w:rsidRPr="00C103ED">
        <w:rPr>
          <w:rFonts w:hint="cs"/>
          <w:rtl/>
        </w:rPr>
        <w:t xml:space="preserve">ست. </w:t>
      </w:r>
    </w:p>
    <w:p w14:paraId="711B3D99" w14:textId="20864DF8" w:rsidR="002C1425" w:rsidRDefault="002C1425" w:rsidP="00306E8D">
      <w:pPr>
        <w:pStyle w:val="a8"/>
        <w:rPr>
          <w:lang w:bidi="fa-IR"/>
        </w:rPr>
      </w:pPr>
      <w:r w:rsidRPr="00C103ED">
        <w:rPr>
          <w:rFonts w:hint="cs"/>
          <w:rtl/>
        </w:rPr>
        <w:t>همانطور که در مقاله ای تحقیقاتی دربار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توسط گنگ وو ، استاد مهندسی برق و کامپیوتر در دانشگاه یوتا بیان شده است</w:t>
      </w:r>
      <w:r w:rsidRPr="00C103ED">
        <w:rPr>
          <w:rFonts w:hint="cs"/>
        </w:rPr>
        <w:t>: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یكی از خدمات اولیه ، نظارت و مراقبت از راه دور بیمار است كه در آن بیمار حسگرهای زیستی برای ضبط شاخص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های سلامتی و تناسب اندام مانند فشار خون ، درجه حرارت بدن ، ضربان قلب و وزن از خود استفاده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كند. این سنسورها داده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جمع آوری شده خود را </w:t>
      </w:r>
      <w:r>
        <w:rPr>
          <w:rFonts w:hint="cs"/>
          <w:rtl/>
        </w:rPr>
        <w:t>از</w:t>
      </w:r>
      <w:r w:rsidRPr="00C103ED">
        <w:rPr>
          <w:rFonts w:hint="cs"/>
          <w:rtl/>
        </w:rPr>
        <w:t xml:space="preserve"> دستگاهی به دستگا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 xml:space="preserve">دیگر </w:t>
      </w:r>
      <w:r w:rsidRPr="00C103ED">
        <w:rPr>
          <w:rFonts w:hint="cs"/>
          <w:rtl/>
        </w:rPr>
        <w:t>منتقل می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کنند (به عنوان مثال تلفن همراه بیمار) که به عنوان یک جمع کننده اطلاعات عم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و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را با ارسال هشدار و سوابق پزشکی مناسب به ارائه دهندگان پزشکی ارسا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کند</w:t>
      </w:r>
      <w:r w:rsidR="00903ACD">
        <w:rPr>
          <w:rtl/>
        </w:rPr>
        <w:fldChar w:fldCharType="begin"/>
      </w:r>
      <w:r w:rsidR="00903ACD">
        <w:rPr>
          <w:rtl/>
        </w:rPr>
        <w:instrText xml:space="preserve"> </w:instrText>
      </w:r>
      <w:r w:rsidR="00903ACD"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 w:rsidR="00903ACD">
        <w:rPr>
          <w:rtl/>
        </w:rPr>
        <w:instrText>&gt;&lt;</w:instrText>
      </w:r>
      <w:r w:rsidR="00903ACD">
        <w:instrText>number&gt;4&lt;/number&gt;&lt;dates&gt;&lt;year&gt;2011&lt;/year&gt;&lt;/dates&gt;&lt;isbn&gt;0163-6804&lt;/isbn&gt;&lt;urls&gt;&lt;/urls&gt;&lt;/record&gt;&lt;/Cite&gt;&lt;/EndNote</w:instrText>
      </w:r>
      <w:r w:rsidR="00903ACD">
        <w:rPr>
          <w:rtl/>
        </w:rPr>
        <w:instrText>&gt;</w:instrText>
      </w:r>
      <w:r w:rsidR="00903ACD">
        <w:rPr>
          <w:rtl/>
        </w:rPr>
        <w:fldChar w:fldCharType="separate"/>
      </w:r>
      <w:r w:rsidR="00903ACD">
        <w:rPr>
          <w:noProof/>
          <w:rtl/>
        </w:rPr>
        <w:t>[7]</w:t>
      </w:r>
      <w:r w:rsidR="00903ACD">
        <w:rPr>
          <w:rtl/>
        </w:rPr>
        <w:fldChar w:fldCharType="end"/>
      </w:r>
      <w:r w:rsidRPr="00C103ED">
        <w:rPr>
          <w:rFonts w:hint="cs"/>
          <w:rtl/>
        </w:rPr>
        <w:t xml:space="preserve"> </w:t>
      </w:r>
      <w:r w:rsidRPr="00C103ED">
        <w:rPr>
          <w:rFonts w:hint="cs"/>
        </w:rPr>
        <w:t xml:space="preserve"> </w:t>
      </w:r>
      <w:r w:rsidR="00903ACD">
        <w:t>.</w:t>
      </w:r>
    </w:p>
    <w:p w14:paraId="32C0B74D" w14:textId="077EBA87" w:rsidR="000B640B" w:rsidRDefault="002C1425" w:rsidP="00A66CAE">
      <w:pPr>
        <w:pStyle w:val="a8"/>
        <w:rPr>
          <w:rtl/>
          <w:lang w:bidi="fa-IR"/>
        </w:rPr>
      </w:pPr>
      <w:r w:rsidRPr="00C103ED">
        <w:rPr>
          <w:rFonts w:hint="cs"/>
          <w:rtl/>
        </w:rPr>
        <w:lastRenderedPageBreak/>
        <w:t>شیمل پاتل ، متخصص بیوانفورماتیک و زیست شناسی محاسباتی ، که روی سیستم های واقعی و جاسازی شده در هاروارد کار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، با </w:t>
      </w:r>
      <w:r>
        <w:rPr>
          <w:rFonts w:hint="cs"/>
          <w:rtl/>
        </w:rPr>
        <w:t xml:space="preserve">گنگ </w:t>
      </w:r>
      <w:r w:rsidRPr="00C103ED">
        <w:rPr>
          <w:rFonts w:hint="cs"/>
          <w:rtl/>
        </w:rPr>
        <w:t>ووموافقت کرد. پاتل نوشت: "سنسورهای پوشیدنی کاربردهای تشخیصی و همچنین نظارت دارند.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قابلیت های فعلی آنها شامل سنجش فیزیولوژیکی</w:t>
      </w:r>
      <w:r w:rsidR="001D5CAF">
        <w:rPr>
          <w:rStyle w:val="FootnoteReference"/>
          <w:rtl/>
        </w:rPr>
        <w:footnoteReference w:id="15"/>
      </w:r>
      <w:r w:rsidRPr="00C103ED">
        <w:rPr>
          <w:rFonts w:hint="cs"/>
          <w:rtl/>
        </w:rPr>
        <w:t xml:space="preserve"> و بیوشیمیایی و همچنین سنجش حرکت است. برای انتقال اطلاعات بیمار به تلفن همراه یا نقطه دسترسی و انتقال اطلاعات به یک مرکز از راه دور از طریق اینترنت به ارتباط بی</w:t>
      </w:r>
      <w:r w:rsidR="008E121A">
        <w:rPr>
          <w:rFonts w:hint="eastAsia"/>
          <w:rtl/>
        </w:rPr>
        <w:t>‌</w:t>
      </w:r>
      <w:r w:rsidRPr="00C103ED">
        <w:rPr>
          <w:rFonts w:hint="cs"/>
          <w:rtl/>
        </w:rPr>
        <w:t>سیم متکی است</w:t>
      </w:r>
      <w:r w:rsidR="000B640B">
        <w:rPr>
          <w:rtl/>
          <w:lang w:bidi="fa-IR"/>
        </w:rPr>
        <w:fldChar w:fldCharType="begin"/>
      </w:r>
      <w:r w:rsidR="000B640B">
        <w:rPr>
          <w:rtl/>
          <w:lang w:bidi="fa-IR"/>
        </w:rPr>
        <w:instrText xml:space="preserve"> </w:instrText>
      </w:r>
      <w:r w:rsidR="000B640B">
        <w:rPr>
          <w:lang w:bidi="fa-IR"/>
        </w:rPr>
        <w:instrText>ADDIN EN.CITE &lt;EndNote&gt;&lt;Cite&gt;&lt;Author&gt;Patel&lt;/Author&gt;&lt;Year&gt;2010&lt;/Year&gt;&lt;RecNum&gt;10&lt;/RecNum&gt;&lt;DisplayText&gt;[8]&lt;/DisplayText&gt;&lt;record&gt;&lt;rec-number&gt;10&lt;/rec-number&gt;&lt;foreign-keys&gt;&lt;key app="EN" db-id="z5xasp9efapp0ke5twvx5zatfs9zf9w9vv9v" timestamp="1573846517"&gt;10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0B640B">
        <w:rPr>
          <w:rtl/>
          <w:lang w:bidi="fa-IR"/>
        </w:rPr>
        <w:instrText>&gt;</w:instrText>
      </w:r>
      <w:r w:rsidR="000B640B">
        <w:rPr>
          <w:rtl/>
          <w:lang w:bidi="fa-IR"/>
        </w:rPr>
        <w:fldChar w:fldCharType="separate"/>
      </w:r>
      <w:r w:rsidR="000B640B">
        <w:rPr>
          <w:noProof/>
          <w:rtl/>
          <w:lang w:bidi="fa-IR"/>
        </w:rPr>
        <w:t>[8]</w:t>
      </w:r>
      <w:r w:rsidR="000B640B">
        <w:rPr>
          <w:rtl/>
          <w:lang w:bidi="fa-IR"/>
        </w:rPr>
        <w:fldChar w:fldCharType="end"/>
      </w:r>
      <w:r w:rsidR="000B640B">
        <w:rPr>
          <w:rFonts w:hint="cs"/>
          <w:rtl/>
          <w:lang w:bidi="fa-IR"/>
        </w:rPr>
        <w:t>.</w:t>
      </w:r>
      <w:r w:rsidRPr="00C103ED">
        <w:rPr>
          <w:rFonts w:hint="cs"/>
        </w:rPr>
        <w:br/>
      </w:r>
      <w:r w:rsidRPr="00C103ED">
        <w:rPr>
          <w:rFonts w:hint="cs"/>
          <w:rtl/>
        </w:rPr>
        <w:t>طبق گفته های پل فرگوس ، کاشف کیفوا ، سیمون کوپر و مژید مرابی ، استادان انفورماتیک بهداشت و هوش مصنوعی در دانشگاه جان مورز در لیورپول ، پیشرفت در حسگ</w:t>
      </w:r>
      <w:r w:rsidR="001D5CAF">
        <w:rPr>
          <w:rFonts w:hint="cs"/>
          <w:rtl/>
          <w:lang w:bidi="fa-IR"/>
        </w:rPr>
        <w:t>رها</w:t>
      </w:r>
      <w:r w:rsidRPr="00C103ED">
        <w:rPr>
          <w:rFonts w:hint="cs"/>
          <w:rtl/>
        </w:rPr>
        <w:t xml:space="preserve"> اکنون شامل قابلیت های پردازش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و همچنین ارتباط با سنسورهای مختلف درون سیستم است. </w:t>
      </w:r>
      <w:r w:rsidR="000927FE" w:rsidRPr="00035908">
        <w:rPr>
          <w:rFonts w:hint="cs"/>
          <w:rtl/>
        </w:rPr>
        <w:t>امروزه به طور معمول گره های سنسور قادر به ارائه چندین قابلیت سنجش هستند هر چند كه دارای منبع تغذیه محدود ، کار با پهنای باند کم ، قابلیت حافظه اندک و تقاضای انرژی بسیار کمی مي‌باشند</w:t>
      </w:r>
      <w:r w:rsidR="00035908" w:rsidRPr="00035908">
        <w:rPr>
          <w:rFonts w:hint="cs"/>
          <w:rtl/>
        </w:rPr>
        <w:t xml:space="preserve"> ، </w:t>
      </w:r>
      <w:r w:rsidRPr="00C103ED">
        <w:rPr>
          <w:rFonts w:hint="cs"/>
          <w:rtl/>
        </w:rPr>
        <w:t xml:space="preserve">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C103ED">
        <w:rPr>
          <w:rFonts w:hint="cs"/>
          <w:rtl/>
        </w:rPr>
        <w:t xml:space="preserve"> امکان افزایش مدت زمان را برای نظارت بر سلامت مداوم بیمار سرپایی فراهم </w:t>
      </w:r>
      <w:r w:rsidR="00B2662D">
        <w:rPr>
          <w:rFonts w:hint="cs"/>
          <w:rtl/>
        </w:rPr>
        <w:t>می‌کند</w:t>
      </w:r>
      <w:r w:rsidRPr="00C103ED">
        <w:rPr>
          <w:rFonts w:hint="cs"/>
          <w:rtl/>
        </w:rPr>
        <w:t xml:space="preserve"> تا در صورت عدم آزار دهنده برای سیستم عامل ، بازخورد فوری را به مانیتورهای سیستم ارائه دهد</w:t>
      </w:r>
      <w:r w:rsidR="000B640B">
        <w:rPr>
          <w:rtl/>
        </w:rPr>
        <w:fldChar w:fldCharType="begin"/>
      </w:r>
      <w:r w:rsidR="000B640B">
        <w:rPr>
          <w:rtl/>
        </w:rPr>
        <w:instrText xml:space="preserve"> </w:instrText>
      </w:r>
      <w:r w:rsidR="000B640B">
        <w:instrText>ADDIN EN.CITE &lt;EndNote&gt;&lt;Cite&gt;&lt;Author&gt;Fergus&lt;/Author&gt;&lt;Year&gt;2009&lt;/Year&gt;&lt;RecNum&gt;11&lt;/RecNum&gt;&lt;DisplayText&gt;[9]&lt;/DisplayText&gt;&lt;record&gt;&lt;rec-number&gt;11&lt;/rec-number&gt;&lt;foreign-keys&gt;&lt;key app="EN" db-id="z5xasp9efapp0ke5twvx5zatfs9zf9w9vv9v" timestamp="1573847152"&gt;11&lt;/key&gt;&lt;/foreign-keys&gt;&lt;ref-type name="Conference Proceedings"&gt;10&lt;/ref-type&gt;&lt;contributors&gt;&lt;authors&gt;&lt;author&gt;Fergus, Paul&lt;/author&gt;&lt;author&gt;Kifayat, Kashif&lt;/author&gt;&lt;author&gt;Cooper, Simon&lt;/author&gt;&lt;author&gt;Merabti, Madjid&lt;/author&gt;&lt;author&gt;El Rhalibi, Abdennour&lt;/author</w:instrText>
      </w:r>
      <w:r w:rsidR="000B640B">
        <w:rPr>
          <w:rtl/>
        </w:rPr>
        <w:instrText>&gt;&lt;/</w:instrText>
      </w:r>
      <w:r w:rsidR="000B640B">
        <w:instrText>authors&gt;&lt;/contributors&gt;&lt;titles&gt;&lt;title&gt;A framework for physical health improvement using wireless sensor networks and gaming&lt;/title&gt;&lt;secondary-title&gt;2009 3rd International Conference on Pervasive Computing Technologies for Healthcare&lt;/secondary-title&gt;&lt;/titles&gt;&lt;pages&gt;1-4&lt;/pages&gt;&lt;dates&gt;&lt;year&gt;2009&lt;/year&gt;&lt;/dates&gt;&lt;publisher&gt;IEEE&lt;/publisher&gt;&lt;isbn&gt;9639799424&lt;/isbn&gt;&lt;urls&gt;&lt;/urls&gt;&lt;/record&gt;&lt;/Cite&gt;&lt;/EndNote</w:instrText>
      </w:r>
      <w:r w:rsidR="000B640B">
        <w:rPr>
          <w:rtl/>
        </w:rPr>
        <w:instrText>&gt;</w:instrText>
      </w:r>
      <w:r w:rsidR="000B640B">
        <w:rPr>
          <w:rtl/>
        </w:rPr>
        <w:fldChar w:fldCharType="separate"/>
      </w:r>
      <w:r w:rsidR="000B640B">
        <w:rPr>
          <w:noProof/>
          <w:rtl/>
        </w:rPr>
        <w:t>[9]</w:t>
      </w:r>
      <w:r w:rsidR="000B640B">
        <w:rPr>
          <w:rtl/>
        </w:rPr>
        <w:fldChar w:fldCharType="end"/>
      </w:r>
      <w:r w:rsidR="000B640B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777E0714" w14:textId="645BB742" w:rsidR="002C1425" w:rsidRDefault="008E121A" w:rsidP="0028583E">
      <w:pPr>
        <w:pStyle w:val="a8"/>
        <w:rPr>
          <w:rtl/>
        </w:rPr>
      </w:pPr>
      <w:r>
        <w:rPr>
          <w:rFonts w:hint="cs"/>
          <w:rtl/>
        </w:rPr>
        <w:t>گنگ وو اظهار داشت که بیشتر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</w:t>
      </w:r>
      <w:r>
        <w:rPr>
          <w:rFonts w:hint="cs"/>
        </w:rPr>
        <w:t xml:space="preserve"> </w:t>
      </w:r>
      <w:r>
        <w:rPr>
          <w:rFonts w:hint="cs"/>
          <w:rtl/>
        </w:rPr>
        <w:t>سنسورهای پوششی</w:t>
      </w:r>
      <w:r>
        <w:rPr>
          <w:rFonts w:hint="cs"/>
        </w:rPr>
        <w:t xml:space="preserve"> </w:t>
      </w:r>
      <w:r>
        <w:rPr>
          <w:rFonts w:hint="cs"/>
          <w:rtl/>
        </w:rPr>
        <w:t>مورد استفاده امروزه شامل قابلی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پزشکی با هدف </w:t>
      </w:r>
      <w:r w:rsidRPr="00C103ED">
        <w:rPr>
          <w:rFonts w:hint="cs"/>
          <w:rtl/>
        </w:rPr>
        <w:t>مراقبت از بیمار با توجه به گزارش دقیق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و سریع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از تغییرات در وضعیت جسمی بیماران ، اتصال خودکار دستگاههای پزشکی به شبکه بیمارستان و مدیریت از راه دور این دستگاهها ، و نمایش الکترونیکی و تبادل اطلاعات پزشکی بین بیمارستانها و گروههای پزشکی</w:t>
      </w:r>
      <w:r>
        <w:rPr>
          <w:rFonts w:hint="cs"/>
          <w:rtl/>
        </w:rPr>
        <w:t xml:space="preserve"> می با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>
        <w:rPr>
          <w:rtl/>
        </w:rPr>
        <w:instrText>&gt;&lt;</w:instrText>
      </w:r>
      <w:r>
        <w:instrText>number&gt;4&lt;/number&gt;&lt;dates&gt;&lt;year&gt;2011&lt;/year&gt;&lt;/dates&gt;&lt;isbn&gt;0163-680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7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C103ED">
        <w:rPr>
          <w:rFonts w:hint="cs"/>
          <w:rtl/>
        </w:rPr>
        <w:t xml:space="preserve"> این قابلیت ها دقیقاً همان چیزی </w:t>
      </w:r>
      <w:r>
        <w:rPr>
          <w:rFonts w:hint="cs"/>
          <w:rtl/>
        </w:rPr>
        <w:t>هستند</w:t>
      </w:r>
      <w:r w:rsidRPr="00C103ED">
        <w:rPr>
          <w:rFonts w:hint="cs"/>
          <w:rtl/>
        </w:rPr>
        <w:t xml:space="preserve"> که برای تشخیص و ارائه مراقبت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پزشکی فوری به هر </w:t>
      </w:r>
      <w:r w:rsidR="00B2662D">
        <w:rPr>
          <w:rFonts w:hint="cs"/>
          <w:rtl/>
        </w:rPr>
        <w:t>آتش‌نشان</w:t>
      </w:r>
      <w:r w:rsidRPr="00C103ED">
        <w:rPr>
          <w:rFonts w:hint="cs"/>
          <w:rtl/>
        </w:rPr>
        <w:t>ی در</w:t>
      </w:r>
      <w:r>
        <w:rPr>
          <w:rFonts w:hint="cs"/>
          <w:rtl/>
        </w:rPr>
        <w:t xml:space="preserve"> عمليات</w:t>
      </w:r>
      <w:r w:rsidRPr="00C103ED">
        <w:rPr>
          <w:rFonts w:hint="cs"/>
          <w:rtl/>
        </w:rPr>
        <w:t xml:space="preserve"> آتش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سوزی انجام </w:t>
      </w:r>
      <w:r w:rsidR="00F07A7D">
        <w:rPr>
          <w:rFonts w:hint="cs"/>
          <w:rtl/>
        </w:rPr>
        <w:t>می‌شود</w:t>
      </w:r>
      <w:r w:rsidR="00B2662D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</w:p>
    <w:p w14:paraId="0AB7B2EE" w14:textId="5AC8EF1A" w:rsidR="00305B9A" w:rsidRDefault="00305B9A" w:rsidP="00305B9A">
      <w:pPr>
        <w:pStyle w:val="a0"/>
        <w:rPr>
          <w:rtl/>
        </w:rPr>
      </w:pPr>
      <w:bookmarkStart w:id="40" w:name="_Toc25108794"/>
      <w:r w:rsidRPr="00305B9A">
        <w:rPr>
          <w:rFonts w:hint="cs"/>
          <w:rtl/>
        </w:rPr>
        <w:t>فن</w:t>
      </w:r>
      <w:r>
        <w:rPr>
          <w:rFonts w:hint="cs"/>
          <w:rtl/>
        </w:rPr>
        <w:t>‌</w:t>
      </w:r>
      <w:r w:rsidRPr="00305B9A"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حسگر پوشیدنی در سرویس </w:t>
      </w:r>
      <w:r w:rsidR="00B2662D">
        <w:rPr>
          <w:rFonts w:hint="cs"/>
          <w:rtl/>
        </w:rPr>
        <w:t>آتش‌نشان</w:t>
      </w:r>
      <w:r w:rsidRPr="00305B9A">
        <w:rPr>
          <w:rFonts w:hint="cs"/>
          <w:rtl/>
        </w:rPr>
        <w:t>ی</w:t>
      </w:r>
      <w:bookmarkEnd w:id="40"/>
    </w:p>
    <w:p w14:paraId="177C6ADA" w14:textId="77777777" w:rsidR="00305B9A" w:rsidRPr="00305B9A" w:rsidRDefault="00305B9A" w:rsidP="00305B9A">
      <w:pPr>
        <w:pStyle w:val="a8"/>
        <w:rPr>
          <w:lang w:bidi="fa-IR"/>
        </w:rPr>
      </w:pPr>
    </w:p>
    <w:p w14:paraId="2FE86E27" w14:textId="60C5E94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سازندگان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 xml:space="preserve">قبلاً مزایای احتمالی 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را برای استفاده در سرویس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تشخیص داده اند</w:t>
      </w:r>
      <w:r w:rsidRPr="00B25540">
        <w:rPr>
          <w:rFonts w:hint="cs"/>
        </w:rPr>
        <w:t xml:space="preserve">.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>
        <w:rPr>
          <w:rFonts w:hint="cs"/>
          <w:rtl/>
        </w:rPr>
        <w:t xml:space="preserve">اين </w:t>
      </w:r>
      <w:r w:rsidRPr="00B25540">
        <w:rPr>
          <w:rFonts w:hint="cs"/>
          <w:rtl/>
        </w:rPr>
        <w:t xml:space="preserve">تحقیق را در دانشگاه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جورجیا ثبت کردند که از طریق عقد قرارداد با وزارت نیروی دریایی انجام شد و توسط آژانس پروژه های تحقیقاتی پیشرفته دفاعی</w:t>
      </w:r>
      <w:r w:rsidRPr="00B25540">
        <w:rPr>
          <w:rFonts w:hint="cs"/>
        </w:rPr>
        <w:t xml:space="preserve"> (DARPA</w:t>
      </w:r>
      <w:r>
        <w:rPr>
          <w:rStyle w:val="FootnoteReference"/>
        </w:rPr>
        <w:footnoteReference w:id="16"/>
      </w:r>
      <w:r w:rsidRPr="00B25540">
        <w:rPr>
          <w:rFonts w:hint="cs"/>
        </w:rPr>
        <w:t xml:space="preserve">) </w:t>
      </w:r>
      <w:r w:rsidRPr="00B25540">
        <w:rPr>
          <w:rFonts w:hint="cs"/>
          <w:rtl/>
        </w:rPr>
        <w:t>تأمین شد. نتایج کار انجام شده توسط</w:t>
      </w:r>
      <w:r w:rsidRPr="00B25540">
        <w:rPr>
          <w:rFonts w:hint="cs"/>
        </w:rPr>
        <w:t xml:space="preserve"> Georgia Tech </w:t>
      </w:r>
      <w:r w:rsidRPr="00B25540">
        <w:rPr>
          <w:rFonts w:hint="cs"/>
          <w:rtl/>
        </w:rPr>
        <w:t>ایجاد اولین مادربرد پوشیدنی در جهان یا پوشاک هوشمند برای قرن بیست و یکم بود</w:t>
      </w:r>
      <w:r>
        <w:rPr>
          <w:rFonts w:hint="cs"/>
          <w:rtl/>
        </w:rPr>
        <w:t xml:space="preserve"> .</w:t>
      </w:r>
      <w:r w:rsidRPr="00B25540">
        <w:rPr>
          <w:rFonts w:hint="cs"/>
          <w:rtl/>
        </w:rPr>
        <w:t>گرچه طراحی اصلی آن برای ارتش بود ، این مفهوم به دلیل کاربرد بالقوه آن در سایر حرفه ها شناخته 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2&lt;/RecNum&gt;&lt;DisplayText&gt;[10]&lt;/DisplayText&gt;&lt;record&gt;&lt;rec-number&gt;12&lt;/rec-number&gt;&lt;foreign-keys&gt;&lt;key app="EN" db-id="z5xasp9efapp0ke5twvx5zatfs9zf9w9vv9v" timestamp="1573848083"&gt;12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  <w:r w:rsidRPr="00B25540">
        <w:rPr>
          <w:rFonts w:hint="cs"/>
          <w:rtl/>
        </w:rPr>
        <w:t xml:space="preserve">. </w:t>
      </w:r>
    </w:p>
    <w:p w14:paraId="02D694FB" w14:textId="58CDB5C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داوید کورون ، مهندس تحقیقات پروژه</w:t>
      </w:r>
      <w:r w:rsidRPr="00B25540">
        <w:rPr>
          <w:rFonts w:hint="cs"/>
        </w:rPr>
        <w:t xml:space="preserve"> FP6 </w:t>
      </w:r>
      <w:r>
        <w:t>and</w:t>
      </w:r>
      <w:r w:rsidRPr="00B25540">
        <w:rPr>
          <w:rFonts w:hint="cs"/>
        </w:rPr>
        <w:t xml:space="preserve"> FP7 </w:t>
      </w:r>
      <w:r w:rsidRPr="00B25540">
        <w:rPr>
          <w:rFonts w:hint="cs"/>
          <w:rtl/>
        </w:rPr>
        <w:t>و</w:t>
      </w:r>
      <w:r w:rsidRPr="00B25540">
        <w:rPr>
          <w:rFonts w:hint="cs"/>
        </w:rPr>
        <w:t xml:space="preserve"> </w:t>
      </w:r>
      <w:r w:rsidRPr="00C103ED">
        <w:rPr>
          <w:rFonts w:hint="cs"/>
          <w:rtl/>
        </w:rPr>
        <w:t xml:space="preserve">شیمل پاتل </w:t>
      </w:r>
      <w:r w:rsidRPr="00B25540">
        <w:rPr>
          <w:rFonts w:hint="cs"/>
          <w:rtl/>
        </w:rPr>
        <w:t>هردو پروژه ادغام اروپا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را در سال 2006 ساختند که به عنوان یک تلاش مشترک توسط 23 کشور اتحادیه اروپا</w:t>
      </w:r>
      <w:r w:rsidRPr="00B25540">
        <w:rPr>
          <w:rFonts w:hint="cs"/>
        </w:rPr>
        <w:t xml:space="preserve"> (EU) </w:t>
      </w:r>
      <w:r w:rsidRPr="00B25540">
        <w:rPr>
          <w:rFonts w:hint="cs"/>
          <w:rtl/>
        </w:rPr>
        <w:t>آغاز شد. طبق گفته كورون ، پروژه</w:t>
      </w:r>
      <w:r w:rsidRPr="00B25540">
        <w:rPr>
          <w:rFonts w:hint="cs"/>
        </w:rPr>
        <w:t xml:space="preserve"> ProeTEX </w:t>
      </w:r>
      <w:r w:rsidRPr="00B25540">
        <w:rPr>
          <w:rFonts w:hint="cs"/>
          <w:rtl/>
        </w:rPr>
        <w:t>در طراحی مجموعه ای از لباسهای محافظتی هوشمند</w:t>
      </w:r>
      <w:r w:rsidR="0028583E">
        <w:rPr>
          <w:rFonts w:hint="cs"/>
          <w:rtl/>
        </w:rPr>
        <w:t xml:space="preserve"> </w:t>
      </w:r>
      <w:r w:rsidRPr="00B25540">
        <w:rPr>
          <w:rFonts w:hint="cs"/>
          <w:rtl/>
        </w:rPr>
        <w:t xml:space="preserve">كاربردی با سنسورها ، ارتباطات ، </w:t>
      </w:r>
      <w:r w:rsidRPr="00B25540">
        <w:rPr>
          <w:rFonts w:hint="cs"/>
          <w:rtl/>
        </w:rPr>
        <w:lastRenderedPageBreak/>
        <w:t xml:space="preserve">پردازش و دستگاههای مدیریت انرژی متمرکز شده است . منسوجات بطور مستقیم یکپارچه به طور خاص برای پرسنل </w:t>
      </w:r>
      <w:r>
        <w:rPr>
          <w:rFonts w:hint="cs"/>
          <w:rtl/>
        </w:rPr>
        <w:t>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>هاي</w:t>
      </w:r>
      <w:r w:rsidRPr="00B25540">
        <w:rPr>
          <w:rFonts w:hint="cs"/>
          <w:rtl/>
        </w:rPr>
        <w:t xml:space="preserve"> اضطراری مانند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و امدادگران طراحی شده است</w:t>
      </w:r>
      <w:r w:rsidRPr="00B25540">
        <w:rPr>
          <w:rFonts w:hint="cs"/>
        </w:rPr>
        <w:t>.</w:t>
      </w:r>
    </w:p>
    <w:p w14:paraId="3C3FABD6" w14:textId="02ACAF2C" w:rsidR="008E121A" w:rsidRDefault="008E121A" w:rsidP="0028583E">
      <w:pPr>
        <w:pStyle w:val="a8"/>
        <w:rPr>
          <w:rtl/>
        </w:rPr>
      </w:pPr>
      <w:r w:rsidRPr="00B25540">
        <w:rPr>
          <w:rFonts w:hint="cs"/>
          <w:rtl/>
        </w:rPr>
        <w:t xml:space="preserve"> طبق گفته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های</w:t>
      </w:r>
      <w:r>
        <w:t xml:space="preserve">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 w:rsidRPr="00B25540">
        <w:rPr>
          <w:rFonts w:hint="cs"/>
          <w:rtl/>
        </w:rPr>
        <w:t>، مفهوم مادربرد پوشیدنی هنوز از سنسورهای</w:t>
      </w:r>
      <w:r w:rsidRPr="00B25540">
        <w:rPr>
          <w:rFonts w:hint="cs"/>
        </w:rPr>
        <w:t xml:space="preserve"> "plug-and-play" </w:t>
      </w:r>
      <w:r w:rsidRPr="00B25540">
        <w:rPr>
          <w:rFonts w:hint="cs"/>
          <w:rtl/>
        </w:rPr>
        <w:t xml:space="preserve">استفاده 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 xml:space="preserve"> که اجازه می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>دهد تا سنسورهای مختلف را به دلخواه کاربر از پوشاک متصل یا جدا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3&lt;/RecNum&gt;&lt;DisplayText&gt;[11]&lt;/DisplayText&gt;&lt;record&gt;&lt;rec-number&gt;13&lt;/rec-number&gt;&lt;foreign-keys&gt;&lt;key app="EN" db-id="z5xasp9efapp0ke5twvx5zatfs9zf9w9vv9v" timestamp="1573848437"&gt;13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B25540">
        <w:rPr>
          <w:rFonts w:hint="cs"/>
          <w:rtl/>
        </w:rPr>
        <w:t xml:space="preserve"> فراتر از امکان جمع آوری داده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 xml:space="preserve">های فیزیولوژیکی در مورد مشتری ، سیستم هایی که هم اکنون در حال طراحی برای استفاده توسط سازمان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هستند شامل بسیاری از ویژگی هایی است که در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مورد استفاده در جامعه پزشکی دیده ن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دیوید کورون در مورد توانایی</w:t>
      </w:r>
      <w:r w:rsidRPr="00B25540">
        <w:rPr>
          <w:rFonts w:hint="cs"/>
        </w:rPr>
        <w:t xml:space="preserve"> ProeTex </w:t>
      </w:r>
      <w:r w:rsidRPr="00B25540">
        <w:rPr>
          <w:rFonts w:hint="cs"/>
          <w:rtl/>
        </w:rPr>
        <w:t>برای هشدار دادن به پوشنده و سرپرست خارج از منطقه خطر می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گوید اگر فرد گیرنده وارد منطقه ای با غلظت بالای گازهای س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این هشدارها یک هشدار شنیداری و بصری برای سرپرست خواهد بود تا آنها را از منطقه خطر کشف شده مطلع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4&lt;/RecNum&gt;&lt;DisplayText&gt;[10]&lt;/DisplayText&gt;&lt;record&gt;&lt;rec-number&gt;14&lt;/rec-number&gt;&lt;foreign-keys&gt;&lt;key app="EN" db-id="z5xasp9efapp0ke5twvx5zatfs9zf9w9vv9v" timestamp="1573848709"&gt;14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</w:p>
    <w:p w14:paraId="30559784" w14:textId="5002C618" w:rsidR="008E121A" w:rsidRPr="008E121A" w:rsidRDefault="002C1425" w:rsidP="0028583E">
      <w:pPr>
        <w:pStyle w:val="a0"/>
        <w:rPr>
          <w:rtl/>
        </w:rPr>
      </w:pPr>
      <w:bookmarkStart w:id="41" w:name="_Toc25108795"/>
      <w:r w:rsidRPr="00EA0AD9">
        <w:rPr>
          <w:rFonts w:hint="cs"/>
          <w:rtl/>
        </w:rPr>
        <w:t>نقاط قدرت فن آوری سنسور پوشیدنی</w:t>
      </w:r>
      <w:bookmarkEnd w:id="41"/>
    </w:p>
    <w:p w14:paraId="4B1908DB" w14:textId="600AD740" w:rsidR="008E121A" w:rsidRPr="0039614E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در </w:t>
      </w:r>
      <w:r>
        <w:rPr>
          <w:rFonts w:hint="cs"/>
          <w:rtl/>
        </w:rPr>
        <w:t>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ي جديد</w:t>
      </w:r>
      <w:r w:rsidRPr="0039614E">
        <w:rPr>
          <w:rFonts w:hint="cs"/>
          <w:rtl/>
        </w:rPr>
        <w:t xml:space="preserve"> راهکارهایی با استفاده از</w:t>
      </w:r>
      <w:r w:rsidRPr="0039614E">
        <w:rPr>
          <w:rFonts w:hint="cs"/>
        </w:rPr>
        <w:t xml:space="preserve">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وضع شده است تا بیماران یا خانواده آنها بتوانند مسئولیت مراقبت</w:t>
      </w:r>
      <w:r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های بهداشتی خود را در خانه خود یا هر </w:t>
      </w:r>
      <w:r>
        <w:rPr>
          <w:rFonts w:hint="cs"/>
          <w:rtl/>
        </w:rPr>
        <w:t>جاي ديگر</w:t>
      </w:r>
      <w:r w:rsidRPr="0039614E">
        <w:rPr>
          <w:rFonts w:hint="cs"/>
          <w:rtl/>
        </w:rPr>
        <w:t xml:space="preserve"> انجام دهند. هدف از این سیستم بهبود کیفیت زندگی یک بیمار و کارآیی مراقبت های بهداشتی و پیشگیری از بیماری است. برای کسانی که از شرایط مزمن پزشکی رنج می برند ،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می تواند در نظارت بر توان بخشی در حوادث حاد ، ردیابی پیشرفت بیماری و مشاهده اثربخشی درمان کمک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xisa&lt;/Author&gt;&lt;Year&gt;2005&lt;/Year&gt;&lt;RecNum&gt;15&lt;/RecNum&gt;&lt;DisplayText&gt;[12]&lt;/DisplayText&gt;&lt;record&gt;&lt;rec-number&gt;15&lt;/rec-number&gt;&lt;foreign-keys&gt;&lt;key app="EN" db-id="z5xasp9efapp0ke5twvx5zatfs9zf9w9vv9v" timestamp="1573848836"&gt;1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>
        <w:rPr>
          <w:rtl/>
        </w:rPr>
        <w:instrText>&gt;&lt;</w:instrText>
      </w:r>
      <w:r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>
        <w:rPr>
          <w:rtl/>
        </w:rPr>
        <w:instrText>&lt;/</w:instrText>
      </w:r>
      <w:r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>
        <w:rPr>
          <w:rtl/>
        </w:rPr>
        <w:instrText>&gt;&lt;/</w:instrText>
      </w:r>
      <w:r>
        <w:instrText>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2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2959FD63" w14:textId="77777777" w:rsidR="00854651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>حسگرهای زیستی موجود برای استفاده در</w:t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سنسور پوشیدنی برای اندازه گیری اقدامات فیزیولوژیکی بیشماری از جمله ضربان قلب ، فشار خون ، دمای بدن و پوست ، اشباع اکسیژن ، تنفس و همچنین نظارت بر الکتروکاردیوگرام بیماران</w:t>
      </w:r>
      <w:r w:rsidRPr="0039614E">
        <w:rPr>
          <w:rFonts w:hint="cs"/>
        </w:rPr>
        <w:t xml:space="preserve"> (EKG</w:t>
      </w:r>
      <w:r>
        <w:rPr>
          <w:rStyle w:val="FootnoteReference"/>
        </w:rPr>
        <w:footnoteReference w:id="17"/>
      </w:r>
      <w:r w:rsidRPr="0039614E">
        <w:rPr>
          <w:rFonts w:hint="cs"/>
        </w:rPr>
        <w:t xml:space="preserve">) </w:t>
      </w:r>
      <w:r w:rsidRPr="0039614E">
        <w:rPr>
          <w:rFonts w:hint="cs"/>
          <w:rtl/>
        </w:rPr>
        <w:t>طراحی شده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 w:rsidRPr="0039614E">
        <w:t xml:space="preserve"> </w:t>
      </w:r>
      <w:r>
        <w:t>.</w:t>
      </w:r>
    </w:p>
    <w:p w14:paraId="2D3CAF5D" w14:textId="00092E64" w:rsidR="008E121A" w:rsidRPr="00B25540" w:rsidRDefault="008E121A" w:rsidP="00854651">
      <w:pPr>
        <w:pStyle w:val="a8"/>
        <w:rPr>
          <w:rtl/>
        </w:rPr>
      </w:pPr>
      <w:r w:rsidRPr="0039614E">
        <w:rPr>
          <w:rFonts w:hint="cs"/>
          <w:rtl/>
        </w:rPr>
        <w:t xml:space="preserve">سنسورهای </w:t>
      </w:r>
      <w:r>
        <w:rPr>
          <w:rFonts w:hint="cs"/>
          <w:rtl/>
        </w:rPr>
        <w:t>فعال حركتي</w:t>
      </w:r>
      <w:r w:rsidRPr="0039614E">
        <w:rPr>
          <w:rFonts w:hint="cs"/>
          <w:rtl/>
        </w:rPr>
        <w:t xml:space="preserve"> اجاز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دهد تا از طریق یک الگوریتم ، موقعیت آناتومیکی پوشیدگان را تعیین کند تا به مشاهده گر </w:t>
      </w:r>
      <w:r>
        <w:rPr>
          <w:rFonts w:hint="cs"/>
          <w:rtl/>
        </w:rPr>
        <w:t>امكان تشخيص حالت پوشنده را بدهد كه شامل :نشتن ، ايستادن ‌،</w:t>
      </w:r>
      <w:r w:rsidRPr="0039614E">
        <w:rPr>
          <w:rFonts w:hint="cs"/>
          <w:rtl/>
        </w:rPr>
        <w:t xml:space="preserve"> خوابیده به پشت ، در حال حرکت پیاده روی یا دویدن </w:t>
      </w:r>
      <w:r>
        <w:rPr>
          <w:rFonts w:hint="cs"/>
          <w:rtl/>
        </w:rPr>
        <w:t>مي‌باشد</w:t>
      </w:r>
      <w:r w:rsidRPr="0039614E">
        <w:rPr>
          <w:rFonts w:hint="cs"/>
          <w:rtl/>
        </w:rPr>
        <w:t xml:space="preserve"> ، و حتی می تواند تشخیص دهد که آیا آنها با دقت بسیار بالا از پله ها بالا و پایین می ر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C205270" w14:textId="57D6DFC9" w:rsidR="008E121A" w:rsidRPr="00B25540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انتقال </w:t>
      </w:r>
      <w:r w:rsidR="00B2662D">
        <w:rPr>
          <w:rFonts w:hint="cs"/>
          <w:rtl/>
        </w:rPr>
        <w:t>داده‌ها</w:t>
      </w:r>
      <w:r w:rsidRPr="0039614E">
        <w:rPr>
          <w:rFonts w:hint="cs"/>
          <w:rtl/>
        </w:rPr>
        <w:t xml:space="preserve">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تواند توسط مجموعه ای از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یا از طریق سیم انجام شود. در حالی که سیم ها مزایایی را ارائ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دهند ، مشکلات</w:t>
      </w:r>
      <w:r>
        <w:rPr>
          <w:rFonts w:hint="cs"/>
          <w:rtl/>
        </w:rPr>
        <w:t>ي از جمله</w:t>
      </w:r>
      <w:r w:rsidRPr="0039614E">
        <w:rPr>
          <w:rFonts w:hint="cs"/>
          <w:rtl/>
        </w:rPr>
        <w:t xml:space="preserve"> راحت</w:t>
      </w:r>
      <w:r>
        <w:rPr>
          <w:rFonts w:hint="cs"/>
          <w:rtl/>
        </w:rPr>
        <w:t xml:space="preserve"> نبودن استفاده از لباس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 </w:t>
      </w:r>
      <w:r w:rsidRPr="0039614E">
        <w:rPr>
          <w:rFonts w:hint="cs"/>
          <w:rtl/>
        </w:rPr>
        <w:t>و همچنین افزایش خطر خرابی</w:t>
      </w:r>
      <w:r>
        <w:rPr>
          <w:rFonts w:hint="cs"/>
          <w:rtl/>
        </w:rPr>
        <w:t xml:space="preserve"> را درپي دارد</w:t>
      </w:r>
      <w:r w:rsidRPr="0039614E">
        <w:rPr>
          <w:rFonts w:hint="cs"/>
          <w:rtl/>
        </w:rPr>
        <w:t>.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امکان ایجاد شبکه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های ناحیه بدن</w:t>
      </w:r>
      <w:r>
        <w:rPr>
          <w:rStyle w:val="FootnoteReference"/>
          <w:rtl/>
        </w:rPr>
        <w:footnoteReference w:id="18"/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یا شبکه حسگر بدن</w:t>
      </w:r>
      <w:r>
        <w:rPr>
          <w:rStyle w:val="FootnoteReference"/>
          <w:rtl/>
        </w:rPr>
        <w:footnoteReference w:id="19"/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را فراهم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آو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Dokovsky&lt;/Author&gt;&lt;Year&gt;</w:instrText>
      </w:r>
      <w:r w:rsidR="00A652C9">
        <w:rPr>
          <w:rtl/>
        </w:rPr>
        <w:instrText>2003</w:instrText>
      </w:r>
      <w:r w:rsidR="00A652C9">
        <w:instrText>&lt;/Year&gt;&lt;RecNum&gt;</w:instrText>
      </w:r>
      <w:r w:rsidR="00A652C9">
        <w:rPr>
          <w:rtl/>
        </w:rPr>
        <w:instrText>18</w:instrText>
      </w:r>
      <w:r w:rsidR="00A652C9">
        <w:instrText>&lt;/RecNum&gt;&lt;DisplayText&gt;[</w:instrText>
      </w:r>
      <w:r w:rsidR="00A652C9">
        <w:rPr>
          <w:rtl/>
        </w:rPr>
        <w:instrText>13</w:instrText>
      </w:r>
      <w:r w:rsidR="00A652C9">
        <w:instrText>]&lt;/DisplayText&gt;&lt;record&gt;&lt;rec-number&gt;</w:instrText>
      </w:r>
      <w:r w:rsidR="00A652C9">
        <w:rPr>
          <w:rtl/>
        </w:rPr>
        <w:instrText>18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0651</w:instrText>
      </w:r>
      <w:r w:rsidR="00A652C9">
        <w:instrText>"&gt;</w:instrText>
      </w:r>
      <w:r w:rsidR="00A652C9">
        <w:rPr>
          <w:rtl/>
        </w:rPr>
        <w:instrText>18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Dokovsky, Nikolay&lt;/author&gt;&lt;author&gt;Van Halteren, Aart&lt;/author&gt;&lt;/authors&gt;&lt;/contributors&gt;&lt;titles&gt;&lt;title&gt;BANip: enabling remote healthcare monitoring with</w:instrText>
      </w:r>
      <w:r w:rsidR="00A652C9">
        <w:rPr>
          <w:rtl/>
        </w:rPr>
        <w:instrText xml:space="preserve"> </w:instrText>
      </w:r>
      <w:r w:rsidR="00A652C9">
        <w:instrText>Body Area Networks&lt;/title&gt;&lt;secondary-title&gt;International Workshop on scientific engineering of Distributed Java applications&lt;/secondary-title&gt;&lt;/titles&gt;&lt;pages&gt;</w:instrText>
      </w:r>
      <w:r w:rsidR="00A652C9">
        <w:rPr>
          <w:rtl/>
        </w:rPr>
        <w:instrText>62-72</w:instrText>
      </w:r>
      <w:r w:rsidR="00A652C9">
        <w:instrText>&lt;/pages&gt;&lt;dates&gt;&lt;year&gt;</w:instrText>
      </w:r>
      <w:r w:rsidR="00A652C9">
        <w:rPr>
          <w:rtl/>
        </w:rPr>
        <w:instrText>2003</w:instrText>
      </w:r>
      <w:r w:rsidR="00A652C9">
        <w:instrText>&lt;/year&gt;&lt;/dates&gt;&lt;publisher&gt;Spring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3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4FB3FB5" w14:textId="4F074962" w:rsidR="002C1425" w:rsidRPr="00B25540" w:rsidRDefault="002C1425" w:rsidP="008E121A">
      <w:pPr>
        <w:pStyle w:val="a8"/>
        <w:rPr>
          <w:szCs w:val="24"/>
          <w:rtl/>
        </w:rPr>
      </w:pPr>
    </w:p>
    <w:p w14:paraId="35C7C2D2" w14:textId="42670EC4" w:rsidR="002C1425" w:rsidRDefault="002C1425" w:rsidP="00306E8D">
      <w:pPr>
        <w:pStyle w:val="a0"/>
        <w:rPr>
          <w:rtl/>
        </w:rPr>
      </w:pPr>
      <w:bookmarkStart w:id="42" w:name="_Toc25108796"/>
      <w:r w:rsidRPr="00EA0AD9">
        <w:rPr>
          <w:rFonts w:hint="cs"/>
          <w:rtl/>
        </w:rPr>
        <w:lastRenderedPageBreak/>
        <w:t xml:space="preserve">نقاط </w:t>
      </w:r>
      <w:r w:rsidRPr="0039614E">
        <w:rPr>
          <w:rFonts w:hint="cs"/>
          <w:rtl/>
        </w:rPr>
        <w:t>ضعف فن آوری سنسور پوشیدنی</w:t>
      </w:r>
      <w:bookmarkEnd w:id="42"/>
    </w:p>
    <w:p w14:paraId="4B89B161" w14:textId="77777777" w:rsidR="002C1425" w:rsidRDefault="002C1425" w:rsidP="0015646C">
      <w:pPr>
        <w:pStyle w:val="a1"/>
        <w:rPr>
          <w:rtl/>
        </w:rPr>
      </w:pPr>
      <w:bookmarkStart w:id="43" w:name="_Toc25108797"/>
      <w:r w:rsidRPr="002371F1">
        <w:rPr>
          <w:rFonts w:hint="cs"/>
          <w:rtl/>
        </w:rPr>
        <w:t>محدودیت های فنی</w:t>
      </w:r>
      <w:bookmarkEnd w:id="43"/>
    </w:p>
    <w:p w14:paraId="0A2784D2" w14:textId="03EC1BBD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2371F1">
        <w:rPr>
          <w:rFonts w:hint="cs"/>
          <w:rtl/>
        </w:rPr>
        <w:t>اگرچ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سالها است که مفهوم سازی شده است ، اما اخیراً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توسعه نیافته و سنسورها به اندازه کافی کوچک </w:t>
      </w:r>
      <w:r w:rsidR="00854651">
        <w:rPr>
          <w:rFonts w:hint="cs"/>
          <w:rtl/>
        </w:rPr>
        <w:t>ن</w:t>
      </w:r>
      <w:r w:rsidRPr="002371F1">
        <w:rPr>
          <w:rFonts w:hint="cs"/>
          <w:rtl/>
        </w:rPr>
        <w:t>ش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اند تا امکان تحقق آن را فراهم کن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نتیجه این ساخت و ساز اخیر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آوری این واقعیت است که بسیاری از ضعف های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هنوز هم باید ب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بهبود یابند تا انتظارات بالایی را که بسیاری از آنها روی آن قرار گرفته اند ، برآورده ساز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قبل از اج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در مقیاس بزرگ ، موانع متعددی</w:t>
      </w:r>
      <w:r w:rsidR="00854651">
        <w:rPr>
          <w:rFonts w:hint="cs"/>
          <w:rtl/>
        </w:rPr>
        <w:t xml:space="preserve"> بايد</w:t>
      </w:r>
      <w:r w:rsidRPr="002371F1">
        <w:rPr>
          <w:rFonts w:hint="cs"/>
          <w:rtl/>
        </w:rPr>
        <w:t xml:space="preserve"> بر طرف شو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این موانع شامل موانع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آوری مانند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ارتباطی ،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ی سنسور و عدم وجود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باتری در دسترس است</w:t>
      </w:r>
      <w:r w:rsidRPr="002371F1">
        <w:rPr>
          <w:rFonts w:hint="cs"/>
        </w:rPr>
        <w:t xml:space="preserve">.  </w:t>
      </w:r>
      <w:r w:rsidRPr="002371F1">
        <w:rPr>
          <w:rFonts w:hint="cs"/>
          <w:rtl/>
        </w:rPr>
        <w:t xml:space="preserve">همچنین ، مسائل غیرتکنولوژیکی ، از جمله محدودیت های پوشیدنی و موانع فرهنگی ، ممکن است مانع استفاده موفقیت آمیز از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شود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0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0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172</w:instrText>
      </w:r>
      <w:r w:rsidR="00A652C9">
        <w:instrText>"&gt;</w:instrText>
      </w:r>
      <w:r w:rsidR="00A652C9">
        <w:rPr>
          <w:rtl/>
        </w:rPr>
        <w:instrText>20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66A74701" w14:textId="77777777" w:rsidR="00A322FC" w:rsidRDefault="002C1425" w:rsidP="00306E8D">
      <w:pPr>
        <w:pStyle w:val="a1"/>
        <w:rPr>
          <w:rtl/>
        </w:rPr>
      </w:pPr>
      <w:bookmarkStart w:id="44" w:name="_Toc25108798"/>
      <w:r w:rsidRPr="002371F1">
        <w:rPr>
          <w:rFonts w:hint="cs"/>
          <w:rtl/>
        </w:rPr>
        <w:t>محدودیت های ارتباطی</w:t>
      </w:r>
      <w:bookmarkEnd w:id="44"/>
    </w:p>
    <w:p w14:paraId="291F27DC" w14:textId="5C505F6A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017EB5">
        <w:rPr>
          <w:rFonts w:hint="cs"/>
        </w:rPr>
        <w:br/>
      </w:r>
      <w:r w:rsidRPr="002371F1">
        <w:rPr>
          <w:rFonts w:hint="cs"/>
          <w:rtl/>
        </w:rPr>
        <w:t xml:space="preserve">در یک سیستم </w:t>
      </w:r>
      <w:r w:rsidR="005C0CF8">
        <w:rPr>
          <w:rFonts w:hint="cs"/>
          <w:rtl/>
          <w:lang w:bidi="fa-IR"/>
        </w:rPr>
        <w:t>تک گره ای</w:t>
      </w:r>
      <w:r w:rsidRPr="002371F1">
        <w:rPr>
          <w:rFonts w:hint="cs"/>
          <w:rtl/>
        </w:rPr>
        <w:t xml:space="preserve"> با منبع انرژی خاص خود ، ارتباطات به طور کلی یک فرآیند بسیار ساده برای دستیابی و انتقال داده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 xml:space="preserve">با این حال ، با پیچیدگی ذاتی در سیستم های شبکه </w:t>
      </w:r>
      <w:r w:rsidR="005C0CF8">
        <w:rPr>
          <w:rFonts w:hint="cs"/>
          <w:rtl/>
        </w:rPr>
        <w:t>چند</w:t>
      </w:r>
      <w:r w:rsidRPr="002371F1">
        <w:rPr>
          <w:rFonts w:hint="cs"/>
          <w:rtl/>
        </w:rPr>
        <w:t xml:space="preserve"> گره ای که شامل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است ، ارتباطات به یک مسئله بسیار پیچیده تر تبدیل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یکی از خواسته های مهم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که در حال حاضر برآورده نشده است ، نیاز به قابلیت اطمینان بالا در طراحی ارتباطات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است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Patel&lt;/Author&gt;&lt;Year&gt;2010&lt;/Year&gt;&lt;RecNum&gt;21&lt;/RecNum&gt;&lt;DisplayText&gt;[8]&lt;/DisplayText&gt;&lt;record&gt;&lt;rec-number&gt;21&lt;/rec-number&gt;&lt;foreign-keys&gt;&lt;key app="EN" db-id="z5xasp9efapp0ke5twvx5zatfs9zf9w9vv9v" timestamp="1573851226"&gt;21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8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2B48E5E9" w14:textId="77777777" w:rsidR="002C1425" w:rsidRPr="002371F1" w:rsidRDefault="002C1425" w:rsidP="00306E8D">
      <w:pPr>
        <w:pStyle w:val="a8"/>
        <w:rPr>
          <w:rtl/>
        </w:rPr>
      </w:pPr>
    </w:p>
    <w:p w14:paraId="430EAE7D" w14:textId="0C2A6371" w:rsidR="00AA1465" w:rsidRDefault="002C1425" w:rsidP="00306E8D">
      <w:pPr>
        <w:pStyle w:val="a8"/>
        <w:rPr>
          <w:rtl/>
        </w:rPr>
      </w:pPr>
      <w:r w:rsidRPr="002371F1">
        <w:rPr>
          <w:rFonts w:hint="cs"/>
          <w:rtl/>
        </w:rPr>
        <w:t xml:space="preserve"> تمام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فعلی انتقا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خودکار ندارند. در صورت عدم اطمینان از اطمینان بالا ، احتمال عدم انتقال بسته های داده به طور کامل و تنها بسته های داده جزئی توسط سیستم تحلی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 دریافت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>.</w:t>
      </w:r>
      <w:r w:rsidRPr="002371F1">
        <w:rPr>
          <w:rFonts w:hint="cs"/>
          <w:rtl/>
        </w:rPr>
        <w:t>این تجزیه و تحلیل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تواند عواقب جدی داشته باشد وقتی که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برای تغییر در تجویز دارو یا دیگر تجزیه و تحلیل های مهم پزشکی تصمیم گیری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شوند</w:t>
      </w:r>
      <w:r w:rsidR="00B8207C" w:rsidRPr="00B8207C">
        <w:rPr>
          <w:rFonts w:hint="cs"/>
          <w:rtl/>
        </w:rPr>
        <w:t xml:space="preserve">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های ناقص در این سناریو می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توانند خطرناک تر از زماني باشند  که هيچ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اي ارسال نشده باشد</w:t>
      </w:r>
      <w:r w:rsidR="00B8207C">
        <w:rPr>
          <w:rtl/>
        </w:rPr>
        <w:t xml:space="preserve"> 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  <w:r w:rsidRPr="002371F1">
        <w:t xml:space="preserve"> </w:t>
      </w:r>
    </w:p>
    <w:p w14:paraId="76142E7D" w14:textId="77777777" w:rsidR="00B8207C" w:rsidRDefault="00B8207C" w:rsidP="00306E8D">
      <w:pPr>
        <w:pStyle w:val="a8"/>
        <w:rPr>
          <w:rtl/>
          <w:lang w:bidi="fa-IR"/>
        </w:rPr>
      </w:pPr>
    </w:p>
    <w:p w14:paraId="3757D054" w14:textId="4DB6DC44" w:rsidR="002C1425" w:rsidRPr="005B2F10" w:rsidRDefault="005B2F10" w:rsidP="005B2F10">
      <w:pPr>
        <w:pStyle w:val="a8"/>
      </w:pPr>
      <w:r w:rsidRPr="002371F1">
        <w:rPr>
          <w:rFonts w:hint="cs"/>
          <w:rtl/>
        </w:rPr>
        <w:t>یکی دیگر از موانع اصلی ارتباطات با قابلیت اطمینان بالا ، چالش حفظ اتصال سیگنال در میان انسدادها و مداخلات است. هنگامی ک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در یک سازه استفاده </w:t>
      </w:r>
      <w:r w:rsidR="00F07A7D">
        <w:rPr>
          <w:rFonts w:hint="cs"/>
          <w:rtl/>
        </w:rPr>
        <w:t>می‌شود</w:t>
      </w:r>
      <w:r w:rsidRPr="002371F1">
        <w:rPr>
          <w:rFonts w:hint="cs"/>
          <w:rtl/>
        </w:rPr>
        <w:t xml:space="preserve"> ، دیوارها و سایر موانع مانع انتقال سیگنال بی سیم می</w:t>
      </w:r>
      <w:r>
        <w:rPr>
          <w:rFonts w:hint="eastAsia"/>
        </w:rPr>
        <w:t>‌</w:t>
      </w:r>
      <w:r w:rsidRPr="002371F1">
        <w:rPr>
          <w:rFonts w:hint="cs"/>
          <w:rtl/>
        </w:rPr>
        <w:t>شوند و اتصال کاهش می</w:t>
      </w:r>
      <w:r>
        <w:rPr>
          <w:rFonts w:hint="eastAsia"/>
        </w:rPr>
        <w:t>‌</w:t>
      </w:r>
      <w:r w:rsidRPr="002371F1">
        <w:rPr>
          <w:rFonts w:hint="cs"/>
          <w:rtl/>
        </w:rPr>
        <w:t>یابد</w:t>
      </w:r>
      <w:r>
        <w:t xml:space="preserve">. </w:t>
      </w:r>
      <w:r w:rsidRPr="002371F1">
        <w:rPr>
          <w:rFonts w:hint="cs"/>
          <w:rtl/>
        </w:rPr>
        <w:t xml:space="preserve"> در برخی از سیستم</w:t>
      </w:r>
      <w:r>
        <w:rPr>
          <w:rFonts w:hint="eastAsia"/>
          <w:rtl/>
        </w:rPr>
        <w:t>‌</w:t>
      </w:r>
      <w:r w:rsidRPr="002371F1">
        <w:rPr>
          <w:rFonts w:hint="cs"/>
          <w:rtl/>
        </w:rPr>
        <w:t>ه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</w:t>
      </w:r>
      <w:r>
        <w:rPr>
          <w:rFonts w:hint="cs"/>
          <w:rtl/>
        </w:rPr>
        <w:t>كاهش</w:t>
      </w:r>
      <w:r w:rsidRPr="002371F1">
        <w:rPr>
          <w:rFonts w:hint="cs"/>
          <w:rtl/>
        </w:rPr>
        <w:t xml:space="preserve"> چشمگیر انتقال </w:t>
      </w:r>
      <w:r>
        <w:rPr>
          <w:rFonts w:hint="cs"/>
          <w:rtl/>
        </w:rPr>
        <w:t xml:space="preserve">به دليل وجود سايه </w:t>
      </w:r>
      <w:r w:rsidRPr="002371F1">
        <w:rPr>
          <w:rFonts w:hint="cs"/>
          <w:rtl/>
        </w:rPr>
        <w:t>ایجاد شده توسط بدن پوشیدگان</w:t>
      </w:r>
      <w:r w:rsidRPr="005E1DB1">
        <w:rPr>
          <w:rFonts w:hint="cs"/>
          <w:rtl/>
        </w:rPr>
        <w:t xml:space="preserve"> </w:t>
      </w:r>
      <w:r w:rsidRPr="002371F1">
        <w:rPr>
          <w:rFonts w:hint="cs"/>
          <w:rtl/>
        </w:rPr>
        <w:t>مشخص شده است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4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63B247CC" w14:textId="249B869F" w:rsidR="00854651" w:rsidRPr="00854651" w:rsidRDefault="002C1425" w:rsidP="00B22CA7">
      <w:pPr>
        <w:pStyle w:val="a1"/>
        <w:rPr>
          <w:rtl/>
        </w:rPr>
      </w:pPr>
      <w:bookmarkStart w:id="45" w:name="_Toc25108799"/>
      <w:r w:rsidRPr="002C1425">
        <w:rPr>
          <w:rFonts w:hint="cs"/>
          <w:rtl/>
        </w:rPr>
        <w:t>محدودیت های سنسور</w:t>
      </w:r>
      <w:bookmarkEnd w:id="45"/>
    </w:p>
    <w:p w14:paraId="17417312" w14:textId="3992DA0D" w:rsidR="002C1425" w:rsidRPr="00A05C3B" w:rsidRDefault="00854651" w:rsidP="00306E8D">
      <w:pPr>
        <w:pStyle w:val="a8"/>
        <w:rPr>
          <w:b/>
          <w:bCs/>
          <w:sz w:val="28"/>
          <w:rtl/>
        </w:rPr>
      </w:pPr>
      <w:r w:rsidRPr="002C1425">
        <w:rPr>
          <w:rFonts w:hint="cs"/>
          <w:rtl/>
        </w:rPr>
        <w:t xml:space="preserve">اگرچه هریک ازاجزای فن‌آوری حسگر پوشیدنی مهم است، توسعه و کوچک سازی سنسورها  بیشترین تأثیر </w:t>
      </w:r>
      <w:r w:rsidRPr="002C1425">
        <w:rPr>
          <w:rFonts w:hint="cs"/>
          <w:rtl/>
        </w:rPr>
        <w:lastRenderedPageBreak/>
        <w:t>را در تحقق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>داشته است. با وجود موفقیت ها و قابل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ی سنسورهای مدرن، هنوز هم نقاط ضعف</w:t>
      </w:r>
      <w:r>
        <w:rPr>
          <w:rFonts w:hint="cs"/>
          <w:rtl/>
        </w:rPr>
        <w:t xml:space="preserve"> بسياري</w:t>
      </w:r>
      <w:r w:rsidRPr="002C1425">
        <w:rPr>
          <w:rFonts w:hint="cs"/>
          <w:rtl/>
        </w:rPr>
        <w:t xml:space="preserve"> در شکل و عملکرد آنها وجود دارد. برخی از نقاط ضعف </w:t>
      </w:r>
      <w:r>
        <w:rPr>
          <w:rFonts w:hint="cs"/>
          <w:rtl/>
        </w:rPr>
        <w:t>شامل:</w:t>
      </w:r>
      <w:r w:rsidRPr="002C1425">
        <w:rPr>
          <w:rFonts w:hint="cs"/>
          <w:rtl/>
        </w:rPr>
        <w:t xml:space="preserve"> مزاحم بودن برای</w:t>
      </w:r>
      <w:r>
        <w:rPr>
          <w:rFonts w:hint="cs"/>
          <w:rtl/>
        </w:rPr>
        <w:t xml:space="preserve"> فرد</w:t>
      </w:r>
      <w:r w:rsidRPr="002C1425">
        <w:rPr>
          <w:rFonts w:hint="cs"/>
          <w:rtl/>
        </w:rPr>
        <w:t xml:space="preserve"> پوشنده، </w:t>
      </w:r>
      <w:r>
        <w:rPr>
          <w:rFonts w:hint="cs"/>
          <w:rtl/>
        </w:rPr>
        <w:t>نا</w:t>
      </w:r>
      <w:r w:rsidRPr="002C1425">
        <w:rPr>
          <w:rFonts w:hint="cs"/>
          <w:rtl/>
        </w:rPr>
        <w:t xml:space="preserve">توانایی در ارائه </w:t>
      </w:r>
      <w:r w:rsidRPr="002C1425">
        <w:rPr>
          <w:rtl/>
        </w:rPr>
        <w:t>اطلاعات قابل اعتماد بدون در نظر گرفتن شرایط محیطی ، موقعیت پوشاک یا هر نوع نفوذ بیرونی دیگر است</w:t>
      </w:r>
      <w:r w:rsidR="005B2F10">
        <w:rPr>
          <w:rFonts w:hint="cs"/>
          <w:rtl/>
        </w:rPr>
        <w:t xml:space="preserve"> .</w:t>
      </w:r>
      <w:r w:rsidRPr="002C1425">
        <w:rPr>
          <w:rFonts w:hint="cs"/>
          <w:rtl/>
        </w:rPr>
        <w:t xml:space="preserve"> سنسورها</w:t>
      </w:r>
      <w:r>
        <w:rPr>
          <w:rFonts w:hint="cs"/>
          <w:rtl/>
        </w:rPr>
        <w:t xml:space="preserve"> با توجه به </w:t>
      </w:r>
      <w:r w:rsidRPr="002C1425">
        <w:rPr>
          <w:rFonts w:hint="cs"/>
          <w:rtl/>
        </w:rPr>
        <w:t>محدود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های باتری هنوز هم مصرف انرژی بالایی دارند </w:t>
      </w:r>
      <w:r>
        <w:rPr>
          <w:rFonts w:hint="cs"/>
          <w:rtl/>
        </w:rPr>
        <w:t>و</w:t>
      </w:r>
      <w:r w:rsidRPr="002C1425">
        <w:rPr>
          <w:rFonts w:hint="cs"/>
          <w:rtl/>
        </w:rPr>
        <w:t xml:space="preserve"> </w:t>
      </w:r>
      <w:r>
        <w:rPr>
          <w:rFonts w:hint="cs"/>
          <w:rtl/>
        </w:rPr>
        <w:t>بر</w:t>
      </w:r>
      <w:r w:rsidRPr="002C1425">
        <w:rPr>
          <w:rFonts w:hint="cs"/>
          <w:rtl/>
        </w:rPr>
        <w:t xml:space="preserve"> برقراری ارتباط و پردازش داده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</w:t>
      </w:r>
      <w:r>
        <w:rPr>
          <w:rFonts w:hint="cs"/>
          <w:rtl/>
        </w:rPr>
        <w:t xml:space="preserve"> </w:t>
      </w:r>
      <w:r w:rsidRPr="002C1425">
        <w:rPr>
          <w:rFonts w:hint="cs"/>
          <w:rtl/>
        </w:rPr>
        <w:t>تأثیر می گذا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hen&lt;/Author&gt;&lt;Year&gt;</w:instrText>
      </w:r>
      <w:r w:rsidR="00A652C9">
        <w:rPr>
          <w:rtl/>
        </w:rPr>
        <w:instrText>2006</w:instrText>
      </w:r>
      <w:r w:rsidR="00A652C9">
        <w:instrText>&lt;/Year&gt;&lt;RecNum&gt;</w:instrText>
      </w:r>
      <w:r w:rsidR="00A652C9">
        <w:rPr>
          <w:rtl/>
        </w:rPr>
        <w:instrText>23</w:instrText>
      </w:r>
      <w:r w:rsidR="00A652C9">
        <w:instrText>&lt;/RecNum&gt;&lt;DisplayText&gt;[</w:instrText>
      </w:r>
      <w:r w:rsidR="00A652C9">
        <w:rPr>
          <w:rtl/>
        </w:rPr>
        <w:instrText>15</w:instrText>
      </w:r>
      <w:r w:rsidR="00A652C9">
        <w:instrText>]&lt;/DisplayText&gt;&lt;record&gt;&lt;rec-number&gt;</w:instrText>
      </w:r>
      <w:r w:rsidR="00A652C9">
        <w:rPr>
          <w:rtl/>
        </w:rPr>
        <w:instrText>23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509</w:instrText>
      </w:r>
      <w:r w:rsidR="00A652C9">
        <w:instrText>"&gt;</w:instrText>
      </w:r>
      <w:r w:rsidR="00A652C9">
        <w:rPr>
          <w:rtl/>
        </w:rPr>
        <w:instrText>23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hen, Jay&lt;/author&gt;&lt;author&gt;Kwong, Karric&lt;/author&gt;&lt;author&gt;Chang, Dennis&lt;/author&gt;&lt;author&gt;Luk, Jerry&lt;/author&gt;&lt;author&gt;Bajcsy, Ruzena&lt;/author&gt;&lt;/authors&gt;&lt;/contributors&gt;&lt;titles&gt;&lt;title&gt;Wearable sensors for reliable fall detection&lt;/title&gt;&lt;secondary-title&gt;</w:instrText>
      </w:r>
      <w:r w:rsidR="00A652C9">
        <w:rPr>
          <w:rtl/>
        </w:rPr>
        <w:instrText xml:space="preserve">2005 </w:instrText>
      </w:r>
      <w:r w:rsidR="00A652C9">
        <w:instrText xml:space="preserve">IEEE Engineering in Medicine and Biology </w:instrText>
      </w:r>
      <w:r w:rsidR="00A652C9">
        <w:rPr>
          <w:rtl/>
        </w:rPr>
        <w:instrText>27</w:instrText>
      </w:r>
      <w:r w:rsidR="00A652C9">
        <w:instrText>th Annual Conference&lt;/secondary-title&gt;&lt;/titles&gt;&lt;pages&gt;</w:instrText>
      </w:r>
      <w:r w:rsidR="00A652C9">
        <w:rPr>
          <w:rtl/>
        </w:rPr>
        <w:instrText>3551-3554</w:instrText>
      </w:r>
      <w:r w:rsidR="00A652C9">
        <w:instrText>&lt;/pages&gt;&lt;dates&gt;&lt;year&gt;</w:instrText>
      </w:r>
      <w:r w:rsidR="00A652C9">
        <w:rPr>
          <w:rtl/>
        </w:rPr>
        <w:instrText>2006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0780387414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5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rPr>
          <w:rFonts w:hint="cs"/>
          <w:rtl/>
        </w:rPr>
        <w:t>یکی از موفق ترین راه ادغام سنسورها در پوشاک تنگ و محکم بوده است. با این حال ، سنسورهای موجود در داخل لباس تعداد سنسورهایی را که می توانند در پوشاک ادغام شوند ، محدود می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کنند</w:t>
      </w:r>
      <w:r>
        <w:rPr>
          <w:rFonts w:hint="cs"/>
          <w:rtl/>
        </w:rPr>
        <w:t xml:space="preserve"> . </w:t>
      </w:r>
      <w:r w:rsidRPr="002C1425">
        <w:rPr>
          <w:rFonts w:hint="cs"/>
          <w:rtl/>
        </w:rPr>
        <w:t>سنسورهای</w:t>
      </w:r>
      <w:r>
        <w:rPr>
          <w:rFonts w:hint="cs"/>
          <w:rtl/>
        </w:rPr>
        <w:t>ي كه كاملا در طراحي پنهان ش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ند </w:t>
      </w:r>
      <w:r w:rsidRPr="002C1425">
        <w:rPr>
          <w:rFonts w:hint="cs"/>
          <w:rtl/>
        </w:rPr>
        <w:t xml:space="preserve">قادر به تشخیص </w:t>
      </w:r>
      <w:r w:rsidR="00B2662D">
        <w:rPr>
          <w:rFonts w:hint="cs"/>
          <w:rtl/>
        </w:rPr>
        <w:t>داده‌ها</w:t>
      </w:r>
      <w:r w:rsidRPr="002C1425">
        <w:rPr>
          <w:rFonts w:hint="cs"/>
          <w:rtl/>
        </w:rPr>
        <w:t>ی دقیق نیستند ، در حالی که آنهایی که محکم در بدن محافظت می</w:t>
      </w:r>
      <w:r w:rsidR="005B2F10"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شوند منجر به ناراحتی در مصرف کننده و افزایش تلاش برای نفس کشیدن </w:t>
      </w:r>
      <w:r w:rsidR="00B2662D">
        <w:rPr>
          <w:rFonts w:hint="cs"/>
          <w:rtl/>
        </w:rPr>
        <w:t>می‌شون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Faetti&lt;/Author&gt;&lt;Year&gt;</w:instrText>
      </w:r>
      <w:r w:rsidR="00A652C9">
        <w:rPr>
          <w:rtl/>
        </w:rPr>
        <w:instrText>2008</w:instrText>
      </w:r>
      <w:r w:rsidR="00A652C9">
        <w:instrText>&lt;/Year&gt;&lt;RecNum&gt;</w:instrText>
      </w:r>
      <w:r w:rsidR="00A652C9">
        <w:rPr>
          <w:rtl/>
        </w:rPr>
        <w:instrText>24</w:instrText>
      </w:r>
      <w:r w:rsidR="00A652C9">
        <w:instrText>&lt;/RecNum&gt;&lt;DisplayText&gt;[</w:instrText>
      </w:r>
      <w:r w:rsidR="00A652C9">
        <w:rPr>
          <w:rtl/>
        </w:rPr>
        <w:instrText>16</w:instrText>
      </w:r>
      <w:r w:rsidR="00A652C9">
        <w:instrText>]&lt;/DisplayText&gt;&lt;record&gt;&lt;rec-number&gt;</w:instrText>
      </w:r>
      <w:r w:rsidR="00A652C9">
        <w:rPr>
          <w:rtl/>
        </w:rPr>
        <w:instrText>24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3916</w:instrText>
      </w:r>
      <w:r w:rsidR="00A652C9">
        <w:instrText>"&gt;</w:instrText>
      </w:r>
      <w:r w:rsidR="00A652C9">
        <w:rPr>
          <w:rtl/>
        </w:rPr>
        <w:instrText>24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Faetti, T&lt;/author&gt;&lt;author&gt;Lanata, Antonio&lt;/author&gt;&lt;author&gt;Nardini, E&lt;/author&gt;&lt;author&gt;Scilingo, EP&lt;/author&gt;&lt;author&gt;De Rossi, D&lt;/author&gt;&lt;/authors&gt;&lt;/contributors&gt;&lt;titles&gt;&lt;title&gt;A comparative evaluation of different techniques for ambulatory monitoring of respiratory rate&lt;/title&gt;&lt;secondary-title&gt;Proc. Int. Workshop Wearable Micro Nanosyst. Personalised Health (pHealth)&lt;/secondary-title&gt;&lt;/titles&gt;&lt;pages&gt;</w:instrText>
      </w:r>
      <w:r w:rsidR="00A652C9">
        <w:rPr>
          <w:rtl/>
        </w:rPr>
        <w:instrText>1-4</w:instrText>
      </w:r>
      <w:r w:rsidR="00A652C9">
        <w:instrText>&lt;/pages&gt;&lt;dates&gt;&lt;year&gt;</w:instrText>
      </w:r>
      <w:r w:rsidR="00A652C9">
        <w:rPr>
          <w:rtl/>
        </w:rPr>
        <w:instrText>2008</w:instrText>
      </w:r>
      <w:r w:rsidR="00A652C9">
        <w:instrText>&lt;/year&gt;&lt;/dates&gt;&lt;publisher&gt;Citese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6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t xml:space="preserve">  </w:t>
      </w:r>
    </w:p>
    <w:p w14:paraId="44E8382E" w14:textId="77777777" w:rsidR="002C1425" w:rsidRPr="002C1425" w:rsidRDefault="002C1425" w:rsidP="00306E8D">
      <w:pPr>
        <w:pStyle w:val="a0"/>
        <w:rPr>
          <w:rtl/>
        </w:rPr>
      </w:pPr>
      <w:bookmarkStart w:id="46" w:name="_Toc25108800"/>
      <w:r w:rsidRPr="00301A55">
        <w:rPr>
          <w:rFonts w:hint="cs"/>
          <w:rtl/>
        </w:rPr>
        <w:t>محدودیت</w:t>
      </w:r>
      <w:r w:rsidRPr="002C1425">
        <w:rPr>
          <w:rFonts w:hint="cs"/>
          <w:rtl/>
        </w:rPr>
        <w:t xml:space="preserve"> های پوشیدن</w:t>
      </w:r>
      <w:bookmarkEnd w:id="46"/>
    </w:p>
    <w:p w14:paraId="2A1B04F2" w14:textId="68C5CC89" w:rsidR="002C1425" w:rsidRPr="00B22CA7" w:rsidRDefault="002C1425" w:rsidP="00B22CA7">
      <w:pPr>
        <w:pStyle w:val="a8"/>
      </w:pPr>
      <w:r w:rsidRPr="002C1425">
        <w:rPr>
          <w:rFonts w:hint="cs"/>
        </w:rPr>
        <w:br/>
      </w:r>
      <w:r w:rsidR="005B2F10" w:rsidRPr="002C1425">
        <w:rPr>
          <w:rFonts w:hint="cs"/>
          <w:rtl/>
        </w:rPr>
        <w:t xml:space="preserve">لباسهای </w:t>
      </w:r>
      <w:r w:rsidR="005B2F10">
        <w:rPr>
          <w:rFonts w:hint="cs"/>
          <w:rtl/>
        </w:rPr>
        <w:t>ايمني</w:t>
      </w:r>
      <w:r w:rsidR="005B2F10" w:rsidRPr="002C1425">
        <w:rPr>
          <w:rFonts w:hint="cs"/>
          <w:rtl/>
        </w:rPr>
        <w:t xml:space="preserve"> شیک </w:t>
      </w:r>
      <w:r w:rsidR="005B2F10">
        <w:rPr>
          <w:rFonts w:hint="cs"/>
          <w:rtl/>
        </w:rPr>
        <w:t xml:space="preserve">و زيبا </w:t>
      </w:r>
      <w:r w:rsidR="005B2F10" w:rsidRPr="002C1425">
        <w:rPr>
          <w:rFonts w:hint="cs"/>
          <w:rtl/>
        </w:rPr>
        <w:t>احساسات</w:t>
      </w:r>
      <w:r w:rsidR="005B2F10">
        <w:rPr>
          <w:rFonts w:hint="cs"/>
          <w:rtl/>
        </w:rPr>
        <w:t xml:space="preserve"> </w:t>
      </w:r>
      <w:r w:rsidR="005B2F10" w:rsidRPr="002C1425">
        <w:rPr>
          <w:rFonts w:hint="cs"/>
          <w:rtl/>
        </w:rPr>
        <w:t>زیستی</w:t>
      </w:r>
      <w:r w:rsidR="005B2F10">
        <w:rPr>
          <w:rFonts w:hint="cs"/>
          <w:rtl/>
        </w:rPr>
        <w:t xml:space="preserve"> بهتري نسبت به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ي صنعتي</w:t>
      </w:r>
      <w:r w:rsidR="005B2F10" w:rsidRPr="002C1425">
        <w:rPr>
          <w:rFonts w:hint="cs"/>
          <w:rtl/>
        </w:rPr>
        <w:t xml:space="preserve"> ایجاد م</w:t>
      </w:r>
      <w:r w:rsidR="005B2F10">
        <w:rPr>
          <w:rFonts w:hint="cs"/>
          <w:rtl/>
        </w:rPr>
        <w:t>ي‌</w:t>
      </w:r>
      <w:r w:rsidR="005B2F10" w:rsidRPr="002C1425">
        <w:rPr>
          <w:rFonts w:hint="cs"/>
          <w:rtl/>
        </w:rPr>
        <w:t xml:space="preserve">کنند. در حال حاضر </w:t>
      </w:r>
      <w:r w:rsidR="005B2F10">
        <w:rPr>
          <w:rFonts w:hint="cs"/>
          <w:rtl/>
        </w:rPr>
        <w:t>قابليت رفاهي افراد براي استفاده از سنسور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در اين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مورد توجه قرار گرفته شده است</w:t>
      </w:r>
      <w:r w:rsidR="005B2F10" w:rsidRPr="002C1425">
        <w:rPr>
          <w:rFonts w:hint="cs"/>
          <w:rtl/>
        </w:rPr>
        <w:t>. برای موفقیت در طراحی لباس های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 xml:space="preserve">سنسور پوشیدنی، آنها </w:t>
      </w:r>
      <w:r w:rsidR="005B2F10">
        <w:rPr>
          <w:rFonts w:hint="cs"/>
          <w:rtl/>
        </w:rPr>
        <w:t>علاوه بر</w:t>
      </w:r>
      <w:r w:rsidR="005B2F10" w:rsidRPr="002C1425">
        <w:rPr>
          <w:rFonts w:hint="cs"/>
          <w:rtl/>
        </w:rPr>
        <w:t xml:space="preserve"> ترکیبی از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 xml:space="preserve">های موجود </w:t>
      </w:r>
      <w:r w:rsidR="005B2F10">
        <w:rPr>
          <w:rFonts w:hint="cs"/>
          <w:rtl/>
        </w:rPr>
        <w:t>بايد</w:t>
      </w:r>
      <w:r w:rsidR="005B2F10" w:rsidRPr="002C1425">
        <w:rPr>
          <w:rFonts w:hint="cs"/>
          <w:rtl/>
        </w:rPr>
        <w:t xml:space="preserve"> نیازهای پوشیدگان را برآورده سازند</w:t>
      </w:r>
      <w:r w:rsidR="005B2F10" w:rsidRPr="002C1425">
        <w:rPr>
          <w:rFonts w:hint="cs"/>
        </w:rPr>
        <w:t>.</w:t>
      </w:r>
      <w:r w:rsidR="005B2F10" w:rsidRPr="002C1425">
        <w:rPr>
          <w:rFonts w:hint="cs"/>
          <w:rtl/>
        </w:rPr>
        <w:t xml:space="preserve"> در اولین مراحل توسعه ، پوشاک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>سنسور پوشیدنی تا حدودی نمونه های اولیه خام بودند. مواد ، دوخت و تناسب آنها لباس پوشیدگان را ناراحت نکرده و فقط قادر به تحمل پوشاک برای مدت زمان کوتاه است. از آنجا که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 در حال تصفیه و آماده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سازی برای استفاده تجاری است ، شکل و عملکرد برای موفقیت آن بسیار مهم است. اگر پوشاک از نظر زیبایی از نظر پوشنده جذاب نبوده و یا به روشی که در نظر گرفته شده عمل نکند ، پوشنده پوشاک را مجاب به استفاده از لباس ن</w:t>
      </w:r>
      <w:r w:rsidR="00B2662D">
        <w:rPr>
          <w:rFonts w:hint="cs"/>
          <w:rtl/>
        </w:rPr>
        <w:t>می‌کند</w:t>
      </w:r>
      <w:r w:rsidR="005B2F10" w:rsidRPr="002C1425">
        <w:rPr>
          <w:rFonts w:hint="cs"/>
          <w:rtl/>
        </w:rPr>
        <w:t xml:space="preserve"> و هر مزایای احتمالی از بین می رود</w:t>
      </w:r>
      <w:r w:rsidR="005B2F10" w:rsidRPr="002C1425">
        <w:t xml:space="preserve"> </w:t>
      </w:r>
      <w:r w:rsidR="005B2F10">
        <w:rPr>
          <w:rtl/>
        </w:rPr>
        <w:fldChar w:fldCharType="begin"/>
      </w:r>
      <w:r w:rsidR="005B2F10">
        <w:rPr>
          <w:rtl/>
        </w:rPr>
        <w:instrText xml:space="preserve"> </w:instrText>
      </w:r>
      <w:r w:rsidR="005B2F10">
        <w:instrText>ADDIN EN.CITE &lt;EndNote&gt;&lt;Cite&gt;&lt;Author&gt;Axisa&lt;/Author&gt;&lt;Year&gt;2005&lt;/Year&gt;&lt;RecNum&gt;25&lt;/RecNum&gt;&lt;DisplayText&gt;[12]&lt;/DisplayText&gt;&lt;record&gt;&lt;rec-number&gt;25&lt;/rec-number&gt;&lt;foreign-keys&gt;&lt;key app="EN" db-id="z5xasp9efapp0ke5twvx5zatfs9zf9w9vv9v" timestamp="1573853973"&gt;2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 w:rsidR="005B2F10">
        <w:rPr>
          <w:rtl/>
        </w:rPr>
        <w:instrText>&gt;&lt;</w:instrText>
      </w:r>
      <w:r w:rsidR="005B2F10"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 w:rsidR="005B2F10">
        <w:rPr>
          <w:rtl/>
        </w:rPr>
        <w:instrText>&lt;/</w:instrText>
      </w:r>
      <w:r w:rsidR="005B2F10"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 w:rsidR="005B2F10">
        <w:rPr>
          <w:rtl/>
        </w:rPr>
        <w:instrText>&gt;&lt;/</w:instrText>
      </w:r>
      <w:r w:rsidR="005B2F10">
        <w:instrText>urls&gt;&lt;/record&gt;&lt;/Cite&gt;&lt;/EndNote</w:instrText>
      </w:r>
      <w:r w:rsidR="005B2F10">
        <w:rPr>
          <w:rtl/>
        </w:rPr>
        <w:instrText>&gt;</w:instrText>
      </w:r>
      <w:r w:rsidR="005B2F10">
        <w:rPr>
          <w:rtl/>
        </w:rPr>
        <w:fldChar w:fldCharType="separate"/>
      </w:r>
      <w:r w:rsidR="005B2F10">
        <w:rPr>
          <w:noProof/>
          <w:rtl/>
        </w:rPr>
        <w:t>[12]</w:t>
      </w:r>
      <w:r w:rsidR="005B2F10">
        <w:rPr>
          <w:rtl/>
        </w:rPr>
        <w:fldChar w:fldCharType="end"/>
      </w:r>
      <w:r w:rsidR="005B2F10">
        <w:rPr>
          <w:rFonts w:hint="cs"/>
          <w:rtl/>
        </w:rPr>
        <w:t>.</w:t>
      </w:r>
    </w:p>
    <w:p w14:paraId="699982C4" w14:textId="77777777" w:rsidR="002C1425" w:rsidRPr="002C1425" w:rsidRDefault="002C1425" w:rsidP="00306E8D">
      <w:pPr>
        <w:pStyle w:val="a0"/>
        <w:rPr>
          <w:rtl/>
        </w:rPr>
      </w:pPr>
      <w:bookmarkStart w:id="47" w:name="_Toc25108801"/>
      <w:r w:rsidRPr="002C1425">
        <w:rPr>
          <w:rFonts w:hint="cs"/>
          <w:rtl/>
        </w:rPr>
        <w:t>متناسب بودن و دامنه مسائل مربوط به حرکت</w:t>
      </w:r>
      <w:bookmarkEnd w:id="47"/>
    </w:p>
    <w:p w14:paraId="413A84A7" w14:textId="13A0F02E" w:rsidR="002C1425" w:rsidRPr="002C1425" w:rsidRDefault="002C1425" w:rsidP="00306E8D">
      <w:pPr>
        <w:pStyle w:val="a8"/>
        <w:rPr>
          <w:rtl/>
        </w:rPr>
      </w:pPr>
      <w:r w:rsidRPr="002C1425">
        <w:rPr>
          <w:rFonts w:hint="cs"/>
        </w:rPr>
        <w:br/>
      </w:r>
      <w:r w:rsidRPr="002C1425">
        <w:rPr>
          <w:rFonts w:hint="cs"/>
          <w:rtl/>
        </w:rPr>
        <w:t>از آنجا که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 xml:space="preserve">هنوز در مرحله توسعه است ، هیچ نگرانی فراتر از دامنه حرکت طراحان و توسعه دهندگان سیستم وجود ندارد ، زیرا آنها برای ایجاد پوشاک هوشمند برای استفاده جمعی آماده </w:t>
      </w:r>
      <w:r w:rsidR="00B2662D">
        <w:rPr>
          <w:rFonts w:hint="cs"/>
          <w:rtl/>
        </w:rPr>
        <w:t>می‌شوند</w:t>
      </w:r>
      <w:r w:rsidRPr="002C1425">
        <w:rPr>
          <w:rFonts w:hint="cs"/>
          <w:rtl/>
        </w:rPr>
        <w:t>. درک نیازهای پوشنده یا کاربر نهایی تأثیر بسزایی در طراحی پوشاک در مورد پوشیدگی، دوام، وزن، سهولت حرکت و مراقبت از پوشاک دارد</w:t>
      </w:r>
      <w:r w:rsidRPr="002C1425">
        <w:rPr>
          <w:rFonts w:hint="cs"/>
        </w:rPr>
        <w:t>.</w:t>
      </w:r>
      <w:r w:rsidRPr="002C1425">
        <w:rPr>
          <w:rFonts w:hint="cs"/>
          <w:rtl/>
        </w:rPr>
        <w:t xml:space="preserve"> در حالی که اکثر سنسورهای پوشاک برای لباس ها </w:t>
      </w:r>
      <w:r w:rsidRPr="002C1425">
        <w:rPr>
          <w:rFonts w:hint="cs"/>
        </w:rPr>
        <w:t xml:space="preserve"> "</w:t>
      </w:r>
      <w:r w:rsidRPr="002C1425">
        <w:rPr>
          <w:rFonts w:hint="cs"/>
          <w:rtl/>
        </w:rPr>
        <w:t>کوچک" ، "متوسط" و "بزرگ" هستند ، چنین روش هایی برای اندازه متناسب با نیازها ، کاربردها و کاربران نهایی کافی نخواهد بو</w:t>
      </w:r>
      <w:r w:rsidRPr="00B22CA7">
        <w:rPr>
          <w:rFonts w:hint="cs"/>
          <w:rtl/>
        </w:rPr>
        <w:t>د</w:t>
      </w:r>
      <w:r w:rsidRPr="00B22CA7">
        <w:t xml:space="preserve">[27] </w:t>
      </w:r>
      <w:r w:rsidRPr="00B22CA7">
        <w:rPr>
          <w:rFonts w:hint="cs"/>
        </w:rPr>
        <w:t>.</w:t>
      </w:r>
      <w:r w:rsidR="00B22CA7">
        <w:rPr>
          <w:rFonts w:hint="cs"/>
          <w:rtl/>
        </w:rPr>
        <w:t xml:space="preserve">. </w:t>
      </w:r>
    </w:p>
    <w:p w14:paraId="7CFFC046" w14:textId="004DF5B7" w:rsidR="002C1425" w:rsidRDefault="002C1425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49D81EA2" w14:textId="77777777" w:rsidR="00F07A7D" w:rsidRPr="002C1425" w:rsidRDefault="00F07A7D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7A8033D0" w14:textId="7A17547F" w:rsidR="002C1425" w:rsidRPr="002C1425" w:rsidRDefault="002C1425" w:rsidP="00306E8D">
      <w:pPr>
        <w:pStyle w:val="a0"/>
        <w:rPr>
          <w:rtl/>
        </w:rPr>
      </w:pPr>
      <w:bookmarkStart w:id="48" w:name="_Toc25108802"/>
      <w:r w:rsidRPr="002C1425">
        <w:rPr>
          <w:rFonts w:hint="cs"/>
          <w:rtl/>
        </w:rPr>
        <w:lastRenderedPageBreak/>
        <w:t>کار های صورت گرفته تا به امروز</w:t>
      </w:r>
      <w:bookmarkEnd w:id="48"/>
    </w:p>
    <w:p w14:paraId="2350B278" w14:textId="44880D5E" w:rsidR="002C1425" w:rsidRPr="002C1425" w:rsidRDefault="002C1425" w:rsidP="00306E8D">
      <w:pPr>
        <w:pStyle w:val="a8"/>
        <w:rPr>
          <w:rtl/>
        </w:rPr>
      </w:pPr>
      <w:r w:rsidRPr="002C1425">
        <w:rPr>
          <w:rtl/>
        </w:rPr>
        <w:t>در مقاله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7]</w:t>
      </w:r>
      <w:r w:rsidR="00A05C3B">
        <w:rPr>
          <w:rtl/>
        </w:rPr>
        <w:fldChar w:fldCharType="end"/>
      </w:r>
      <w:r w:rsidRPr="002C1425">
        <w:rPr>
          <w:rtl/>
        </w:rPr>
        <w:t xml:space="preserve"> ، تحولات اخیر در مورد کوچک سازی دستگاه و منبع انرژی ، به عنوان باتری های سبک ، منجر به توسعه دستگاه های قابل حمل مانند تلفن های هوشمند ، ساعت های هوشمند و غیره و اخیراً دستگاه های پوشیدنی شده است</w:t>
      </w:r>
      <w:r w:rsidRPr="002C1425">
        <w:t>.</w:t>
      </w:r>
      <w:r w:rsidRPr="002C1425">
        <w:rPr>
          <w:rtl/>
        </w:rPr>
        <w:t xml:space="preserve">این دستگاه ها به منظور رصد سیگنال های حیاتی انسان در یک منطقه کوچک و بسته در ابتدا به برنامه های کاربردی پزشکی تبدیل شدند. اما ، علاقه جامعه علمی و صنعتی به استفاده از وسایل پوشیدنی برای چندین کاربرد دیگر ، از جمله ورزش ، زندگی مساعدت ، تناسب اندام شخصی ، تسریع در برابر بلایای طبیعی و غیره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کوچک سازی ترانسویور ماژول های رادیویی ، چرخاندن دستگاه های پوشیدنی کمتر مانع و تهاج</w:t>
      </w:r>
      <w:r w:rsidR="00F07A7D">
        <w:rPr>
          <w:rtl/>
        </w:rPr>
        <w:t>می‌شود</w:t>
      </w:r>
      <w:r w:rsidRPr="002C1425">
        <w:rPr>
          <w:rtl/>
        </w:rPr>
        <w:t>. ارتباطات بی سیم در نزدیکی بدن انسان نیاز به نوع جدیدی از شبکه را که به عنوان شبکه بی سیم بدن</w:t>
      </w:r>
      <w:r w:rsidRPr="002C1425">
        <w:t xml:space="preserve"> (WBAN</w:t>
      </w:r>
      <w:r w:rsidR="003F29D3">
        <w:rPr>
          <w:rStyle w:val="FootnoteReference"/>
        </w:rPr>
        <w:footnoteReference w:id="20"/>
      </w:r>
      <w:r w:rsidRPr="002C1425">
        <w:t xml:space="preserve">) </w:t>
      </w:r>
      <w:r w:rsidRPr="002C1425">
        <w:rPr>
          <w:rtl/>
        </w:rPr>
        <w:t xml:space="preserve">طراحی شده است ، تشویق </w:t>
      </w:r>
      <w:r w:rsidR="00B2662D">
        <w:rPr>
          <w:rtl/>
        </w:rPr>
        <w:t>می‌کند</w:t>
      </w:r>
      <w:r w:rsidRPr="002C1425">
        <w:rPr>
          <w:rtl/>
        </w:rPr>
        <w:t>.</w:t>
      </w:r>
    </w:p>
    <w:p w14:paraId="69BC0616" w14:textId="77777777" w:rsidR="00387D40" w:rsidRDefault="00387D40" w:rsidP="00306E8D">
      <w:pPr>
        <w:pStyle w:val="-"/>
        <w:rPr>
          <w:noProof/>
          <w:rtl/>
          <w:lang w:val="fa-IR"/>
        </w:rPr>
      </w:pPr>
    </w:p>
    <w:p w14:paraId="69DB5B77" w14:textId="0D2E8533" w:rsidR="002C1425" w:rsidRDefault="00E47C0F" w:rsidP="00B22CA7">
      <w:pPr>
        <w:pStyle w:val="-"/>
        <w:rPr>
          <w:rFonts w:cs="Arial"/>
          <w:rtl/>
        </w:rPr>
      </w:pPr>
      <w:r w:rsidRPr="00B22CA7">
        <w:rPr>
          <w:noProof/>
        </w:rPr>
        <w:drawing>
          <wp:inline distT="0" distB="0" distL="0" distR="0" wp14:anchorId="5C37C915" wp14:editId="181F8B45">
            <wp:extent cx="4236720" cy="2072640"/>
            <wp:effectExtent l="0" t="0" r="0" b="0"/>
            <wp:docPr id="5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6720" cy="207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FB36D" w14:textId="43232727" w:rsidR="00387D40" w:rsidRDefault="00387D40" w:rsidP="00306E8D">
      <w:pPr>
        <w:pStyle w:val="-"/>
        <w:rPr>
          <w:rFonts w:cs="Arial"/>
          <w:rtl/>
        </w:rPr>
      </w:pPr>
    </w:p>
    <w:p w14:paraId="36A1D2BE" w14:textId="382438F9" w:rsidR="00387D40" w:rsidRPr="002C1425" w:rsidRDefault="00B2662D" w:rsidP="00B22CA7">
      <w:pPr>
        <w:pStyle w:val="a2"/>
        <w:rPr>
          <w:rFonts w:cs="Arial"/>
          <w:rtl/>
        </w:rPr>
      </w:pPr>
      <w:bookmarkStart w:id="49" w:name="_Toc36685106"/>
      <w:r>
        <w:rPr>
          <w:rFonts w:hint="cs"/>
          <w:rtl/>
        </w:rPr>
        <w:t xml:space="preserve">نمونه </w:t>
      </w:r>
      <w:r w:rsidR="00A677D0">
        <w:rPr>
          <w:rFonts w:hint="cs"/>
          <w:rtl/>
        </w:rPr>
        <w:t>کاربردی</w:t>
      </w:r>
      <w:r>
        <w:rPr>
          <w:rFonts w:hint="cs"/>
          <w:rtl/>
        </w:rPr>
        <w:t xml:space="preserve"> </w:t>
      </w:r>
      <w:r w:rsidRPr="002C1425">
        <w:rPr>
          <w:rtl/>
        </w:rPr>
        <w:t>شبکه بی سیم بدن</w:t>
      </w:r>
      <w:bookmarkEnd w:id="49"/>
    </w:p>
    <w:p w14:paraId="1F50D513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292A5C34" w14:textId="3383E722" w:rsidR="00370DB7" w:rsidRDefault="002C1425" w:rsidP="00370DB7">
      <w:pPr>
        <w:pStyle w:val="a8"/>
        <w:rPr>
          <w:rFonts w:cs="Calibri"/>
          <w:rtl/>
        </w:rPr>
      </w:pPr>
      <w:r w:rsidRPr="002C1425">
        <w:rPr>
          <w:rtl/>
        </w:rPr>
        <w:t xml:space="preserve">شکل </w:t>
      </w:r>
      <w:r w:rsidR="00B22CA7">
        <w:rPr>
          <w:rFonts w:hint="cs"/>
          <w:rtl/>
        </w:rPr>
        <w:t>(2-2) يك</w:t>
      </w:r>
      <w:r w:rsidR="001753AB">
        <w:rPr>
          <w:rFonts w:hint="cs"/>
          <w:rtl/>
          <w:lang w:bidi="fa-IR"/>
        </w:rPr>
        <w:t xml:space="preserve"> نمونه کاربردی از شبکه بی سیم بدن </w:t>
      </w:r>
      <w:r w:rsidRPr="002C1425">
        <w:rPr>
          <w:rtl/>
        </w:rPr>
        <w:t>را نشان می</w:t>
      </w:r>
      <w:r w:rsidR="00650388">
        <w:t>‌</w:t>
      </w:r>
      <w:r w:rsidRPr="002C1425">
        <w:rPr>
          <w:rtl/>
        </w:rPr>
        <w:t xml:space="preserve">دهد ، </w:t>
      </w:r>
      <w:r w:rsidR="00A677D0">
        <w:rPr>
          <w:rFonts w:hint="cs"/>
          <w:rtl/>
        </w:rPr>
        <w:t xml:space="preserve">که برای نظارت بر </w:t>
      </w:r>
      <w:r w:rsidR="00370DB7">
        <w:rPr>
          <w:rFonts w:hint="cs"/>
          <w:rtl/>
        </w:rPr>
        <w:t xml:space="preserve">این </w:t>
      </w:r>
      <w:r w:rsidR="00A677D0">
        <w:rPr>
          <w:rFonts w:hint="cs"/>
          <w:rtl/>
        </w:rPr>
        <w:t xml:space="preserve">سیستم طراحی شده است و </w:t>
      </w:r>
      <w:r w:rsidRPr="002C1425">
        <w:rPr>
          <w:rtl/>
        </w:rPr>
        <w:t>از یک رویکرد کاملاً یکپارچه</w:t>
      </w:r>
      <w:r w:rsidR="00370DB7">
        <w:rPr>
          <w:rFonts w:hint="cs"/>
          <w:rtl/>
        </w:rPr>
        <w:t xml:space="preserve"> از </w:t>
      </w:r>
      <w:r w:rsidRPr="002C1425">
        <w:rPr>
          <w:rtl/>
        </w:rPr>
        <w:t>سیستم سایبری- فیزیکی</w:t>
      </w:r>
      <w:r w:rsidRPr="002C1425">
        <w:t xml:space="preserve"> (CPS</w:t>
      </w:r>
      <w:r w:rsidR="003F29D3">
        <w:rPr>
          <w:rStyle w:val="FootnoteReference"/>
        </w:rPr>
        <w:footnoteReference w:id="21"/>
      </w:r>
      <w:r w:rsidRPr="002C1425">
        <w:t xml:space="preserve">) </w:t>
      </w:r>
      <w:r w:rsidR="00370DB7">
        <w:rPr>
          <w:rFonts w:hint="cs"/>
          <w:rtl/>
        </w:rPr>
        <w:t>و</w:t>
      </w:r>
      <w:r w:rsidRPr="002C1425">
        <w:rPr>
          <w:rtl/>
        </w:rPr>
        <w:t xml:space="preserve"> تجهیزات حفاظت شخصی</w:t>
      </w:r>
      <w:r w:rsidRPr="002C1425">
        <w:t xml:space="preserve"> (PPE</w:t>
      </w:r>
      <w:r w:rsidR="003F29D3">
        <w:rPr>
          <w:rStyle w:val="FootnoteReference"/>
        </w:rPr>
        <w:footnoteReference w:id="22"/>
      </w:r>
      <w:r w:rsidRPr="002C1425">
        <w:t xml:space="preserve">) </w:t>
      </w:r>
      <w:r w:rsidRPr="002C1425">
        <w:rPr>
          <w:rtl/>
        </w:rPr>
        <w:t>تشکیل شده است</w:t>
      </w:r>
      <w:r w:rsidRPr="002C1425">
        <w:rPr>
          <w:rFonts w:hint="cs"/>
          <w:rtl/>
        </w:rPr>
        <w:t>.</w:t>
      </w:r>
      <w:r w:rsidR="00370DB7">
        <w:rPr>
          <w:rFonts w:hint="cs"/>
          <w:rtl/>
        </w:rPr>
        <w:t xml:space="preserve"> این سیستم با توجه به حفظ عملکرد و ایمنی آتش نشانان می</w:t>
      </w:r>
      <w:r w:rsidR="00370DB7">
        <w:rPr>
          <w:rFonts w:hint="eastAsia"/>
          <w:rtl/>
        </w:rPr>
        <w:t>‌</w:t>
      </w:r>
      <w:r w:rsidR="00370DB7">
        <w:rPr>
          <w:rFonts w:hint="cs"/>
          <w:rtl/>
        </w:rPr>
        <w:t>تواند</w:t>
      </w:r>
      <w:r w:rsidRPr="002C1425">
        <w:rPr>
          <w:rtl/>
        </w:rPr>
        <w:t xml:space="preserve"> </w:t>
      </w:r>
      <w:r w:rsidR="00370DB7">
        <w:rPr>
          <w:rFonts w:hint="cs"/>
          <w:rtl/>
        </w:rPr>
        <w:t xml:space="preserve">اطلاعاتی </w:t>
      </w:r>
      <w:r w:rsidRPr="002C1425">
        <w:rPr>
          <w:rtl/>
        </w:rPr>
        <w:t>مانند مکان ، سیگنال های حیاتی و جنبه های دیگر مانند گازهای محیطی</w:t>
      </w:r>
      <w:r w:rsidR="00370DB7">
        <w:rPr>
          <w:rFonts w:hint="cs"/>
          <w:rtl/>
        </w:rPr>
        <w:t xml:space="preserve"> را برای مرکز ارسال کنند تا تیم تیم پزشکی بتواند نظارت بیشتری بر این پارامتر های ارسالی داشته باشد</w:t>
      </w:r>
      <w:r w:rsidR="00370DB7">
        <w:rPr>
          <w:rFonts w:cs="Calibri" w:hint="cs"/>
          <w:rtl/>
        </w:rPr>
        <w:t>.</w:t>
      </w:r>
    </w:p>
    <w:p w14:paraId="6646D326" w14:textId="77777777" w:rsidR="00370DB7" w:rsidRPr="00370DB7" w:rsidRDefault="00370DB7" w:rsidP="00370DB7">
      <w:pPr>
        <w:pStyle w:val="a8"/>
        <w:rPr>
          <w:rFonts w:cs="Calibri"/>
          <w:rtl/>
        </w:rPr>
      </w:pPr>
    </w:p>
    <w:p w14:paraId="52D1D56D" w14:textId="77777777" w:rsidR="00370DB7" w:rsidRDefault="00370DB7" w:rsidP="00306E8D">
      <w:pPr>
        <w:pStyle w:val="a8"/>
        <w:rPr>
          <w:rtl/>
        </w:rPr>
      </w:pPr>
    </w:p>
    <w:p w14:paraId="7B0B0281" w14:textId="329A8F06" w:rsidR="002C1425" w:rsidRPr="002C1425" w:rsidRDefault="00370DB7" w:rsidP="00306E8D">
      <w:pPr>
        <w:pStyle w:val="a8"/>
      </w:pPr>
      <w:r>
        <w:rPr>
          <w:rFonts w:hint="cs"/>
          <w:rtl/>
          <w:lang w:bidi="fa-IR"/>
        </w:rPr>
        <w:lastRenderedPageBreak/>
        <w:t xml:space="preserve">این نمونه کاربردی از شبکه </w:t>
      </w:r>
      <w:r w:rsidR="002C1425" w:rsidRPr="002C1425">
        <w:rPr>
          <w:rtl/>
        </w:rPr>
        <w:t>نقش مهمی در</w:t>
      </w:r>
      <w:r w:rsidR="002C1425" w:rsidRPr="002C1425">
        <w:t xml:space="preserve"> </w:t>
      </w:r>
      <w:r w:rsidRPr="002C1425">
        <w:rPr>
          <w:rtl/>
        </w:rPr>
        <w:t>سیستم سایبری- فیزیکی</w:t>
      </w:r>
      <w:r w:rsidRPr="002C1425">
        <w:t xml:space="preserve"> </w:t>
      </w:r>
      <w:r w:rsidR="002C1425" w:rsidRPr="002C1425">
        <w:rPr>
          <w:rtl/>
        </w:rPr>
        <w:t>ذکر شده دارد ، زیرا وظیفه مدیریت چندین دستگاه پوشیدنی ، به اصطلاح</w:t>
      </w:r>
      <w:r w:rsidR="002C1425" w:rsidRPr="002C1425">
        <w:t xml:space="preserve"> </w:t>
      </w:r>
      <w:r>
        <w:rPr>
          <w:rFonts w:hint="cs"/>
          <w:rtl/>
        </w:rPr>
        <w:t xml:space="preserve">گره های کاربردی </w:t>
      </w:r>
      <w:r w:rsidR="002C1425" w:rsidRPr="002C1425">
        <w:rPr>
          <w:rtl/>
        </w:rPr>
        <w:t xml:space="preserve">را بر عهده دارد. این دستگاه ها چندین پارامتر را اندازه گیری کرده و آنها را به صورت بی سیم به سمت یک دستگاه مرکزی منتقل </w:t>
      </w:r>
      <w:r w:rsidR="00B2662D">
        <w:rPr>
          <w:rtl/>
        </w:rPr>
        <w:t>می‌کنند</w:t>
      </w:r>
      <w:r w:rsidR="002C1425" w:rsidRPr="002C1425">
        <w:rPr>
          <w:rtl/>
        </w:rPr>
        <w:t xml:space="preserve"> ، دستگاه های پوشیدنی توسط یک</w:t>
      </w:r>
      <w:r w:rsidR="004458D1" w:rsidRPr="004458D1">
        <w:rPr>
          <w:rtl/>
        </w:rPr>
        <w:t xml:space="preserve"> سیستم برون‌تراشه‌ای</w:t>
      </w:r>
      <w:r w:rsidR="002C1425" w:rsidRPr="002C1425">
        <w:t xml:space="preserve"> (SoC</w:t>
      </w:r>
      <w:r w:rsidR="00CF033F">
        <w:rPr>
          <w:rStyle w:val="FootnoteReference"/>
        </w:rPr>
        <w:footnoteReference w:id="23"/>
      </w:r>
      <w:r w:rsidR="002C1425" w:rsidRPr="002C1425">
        <w:t xml:space="preserve">) </w:t>
      </w:r>
      <w:r w:rsidR="002C1425" w:rsidRPr="002C1425">
        <w:rPr>
          <w:rtl/>
        </w:rPr>
        <w:t xml:space="preserve">تشکیل شده است ، که در آن هر دو جزء محاسباتی و فرستنده ماژول رادیویی تعبیه شده اند. منبع انرژی کوچک؛ و سنسورها و یا محرک ها ، همانطور که در شکل </w:t>
      </w:r>
      <w:r w:rsidR="003D2D80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. هر گره</w:t>
      </w:r>
      <w:r w:rsidR="004458D1">
        <w:rPr>
          <w:rFonts w:hint="cs"/>
          <w:rtl/>
        </w:rPr>
        <w:t>کاربردی</w:t>
      </w:r>
      <w:r w:rsidR="002C1425" w:rsidRPr="002C1425">
        <w:t xml:space="preserve"> </w:t>
      </w:r>
      <w:r w:rsidR="002C1425" w:rsidRPr="002C1425">
        <w:rPr>
          <w:rtl/>
        </w:rPr>
        <w:t xml:space="preserve">، که برای تبدیل </w:t>
      </w:r>
      <w:r w:rsidR="00B2662D">
        <w:rPr>
          <w:rtl/>
        </w:rPr>
        <w:t>داده‌ها</w:t>
      </w:r>
      <w:r w:rsidR="002C1425" w:rsidRPr="002C1425">
        <w:rPr>
          <w:rtl/>
        </w:rPr>
        <w:t xml:space="preserve">ی حسگر زمان واقعی خاص به اطلاعات قابل اجرا طراحی شده است ، همانطور که در شکل </w:t>
      </w:r>
      <w:r w:rsidR="00D8028F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 ، </w:t>
      </w:r>
      <w:r w:rsidR="002C1425" w:rsidRPr="002C1425">
        <w:rPr>
          <w:rFonts w:hint="cs"/>
          <w:rtl/>
        </w:rPr>
        <w:t>یک سیستم یکپارچه سایبری_فیزیکی(</w:t>
      </w:r>
      <w:r w:rsidR="002C1425" w:rsidRPr="002C1425">
        <w:t>CPS</w:t>
      </w:r>
      <w:r w:rsidR="002C1425" w:rsidRPr="002C1425">
        <w:rPr>
          <w:rFonts w:hint="cs"/>
          <w:rtl/>
        </w:rPr>
        <w:t>)</w:t>
      </w:r>
      <w:r w:rsidR="002C1425" w:rsidRPr="002C1425">
        <w:t xml:space="preserve"> </w:t>
      </w:r>
      <w:r w:rsidR="002C1425" w:rsidRPr="002C1425">
        <w:rPr>
          <w:rFonts w:hint="cs"/>
          <w:rtl/>
        </w:rPr>
        <w:t xml:space="preserve"> بر روی یک سکوی نساجی پیاده سازی شده از پیراهن، کت، شلوار و چکمه تشکیل شده است.</w:t>
      </w:r>
      <w:r w:rsidR="00100D82">
        <w:rPr>
          <w:rFonts w:hint="cs"/>
          <w:rtl/>
        </w:rPr>
        <w:t xml:space="preserve"> </w:t>
      </w:r>
      <w:r w:rsidR="00100D82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100D82">
        <w:rPr>
          <w:rtl/>
        </w:rPr>
        <w:fldChar w:fldCharType="separate"/>
      </w:r>
      <w:r w:rsidR="00A652C9">
        <w:rPr>
          <w:noProof/>
          <w:rtl/>
        </w:rPr>
        <w:t>[17]</w:t>
      </w:r>
      <w:r w:rsidR="00100D82">
        <w:rPr>
          <w:rtl/>
        </w:rPr>
        <w:fldChar w:fldCharType="end"/>
      </w:r>
    </w:p>
    <w:p w14:paraId="706C0F70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7C993033" w14:textId="135CADD8" w:rsidR="002C1425" w:rsidRDefault="00E47C0F" w:rsidP="00306E8D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5045B1">
        <w:rPr>
          <w:noProof/>
        </w:rPr>
        <w:drawing>
          <wp:inline distT="0" distB="0" distL="0" distR="0" wp14:anchorId="6B3FFBF5" wp14:editId="06A1032B">
            <wp:extent cx="3977640" cy="4160520"/>
            <wp:effectExtent l="0" t="0" r="0" b="0"/>
            <wp:docPr id="5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7640" cy="416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5FF53" w14:textId="3042B402" w:rsidR="00D8028F" w:rsidRDefault="00D8028F" w:rsidP="00D8028F">
      <w:pPr>
        <w:pStyle w:val="a2"/>
        <w:rPr>
          <w:rFonts w:ascii="Arial" w:hAnsi="Arial" w:cs="Arial"/>
          <w:sz w:val="24"/>
          <w:rtl/>
        </w:rPr>
      </w:pPr>
      <w:bookmarkStart w:id="50" w:name="_Toc36685107"/>
      <w:r>
        <w:rPr>
          <w:rFonts w:hint="cs"/>
          <w:rtl/>
        </w:rPr>
        <w:t xml:space="preserve">نمونه اصلی </w:t>
      </w:r>
      <w:r w:rsidRPr="002C1425">
        <w:rPr>
          <w:rtl/>
        </w:rPr>
        <w:t>تجهیزات حفاظت شخصی</w:t>
      </w:r>
      <w:r>
        <w:rPr>
          <w:rFonts w:ascii="Arial" w:hAnsi="Arial" w:cs="Arial" w:hint="cs"/>
          <w:sz w:val="24"/>
          <w:rtl/>
        </w:rPr>
        <w:t xml:space="preserve"> مجهز شده به سنسور</w:t>
      </w:r>
      <w:bookmarkEnd w:id="50"/>
    </w:p>
    <w:p w14:paraId="0A008A45" w14:textId="0A0EF245" w:rsidR="004458D1" w:rsidRDefault="004458D1" w:rsidP="004E6CDD">
      <w:pPr>
        <w:pStyle w:val="a8"/>
        <w:bidi w:val="0"/>
        <w:rPr>
          <w:lang w:bidi="fa-IR"/>
        </w:rPr>
      </w:pPr>
    </w:p>
    <w:p w14:paraId="7A70EAA6" w14:textId="58E6DB3D" w:rsidR="00692561" w:rsidRDefault="00692561" w:rsidP="00692561">
      <w:pPr>
        <w:pStyle w:val="a8"/>
        <w:bidi w:val="0"/>
        <w:rPr>
          <w:lang w:bidi="fa-IR"/>
        </w:rPr>
      </w:pPr>
    </w:p>
    <w:p w14:paraId="2B759398" w14:textId="58ABFF4A" w:rsidR="00692561" w:rsidRDefault="00692561" w:rsidP="00692561">
      <w:pPr>
        <w:pStyle w:val="a8"/>
        <w:bidi w:val="0"/>
        <w:rPr>
          <w:lang w:bidi="fa-IR"/>
        </w:rPr>
      </w:pPr>
    </w:p>
    <w:p w14:paraId="5EDC8E71" w14:textId="77777777" w:rsidR="00692561" w:rsidRPr="00A65D33" w:rsidRDefault="00692561" w:rsidP="00692561">
      <w:pPr>
        <w:pStyle w:val="a8"/>
      </w:pPr>
      <w:r>
        <w:rPr>
          <w:rFonts w:hint="cs"/>
          <w:rtl/>
          <w:lang w:bidi="fa-IR"/>
        </w:rPr>
        <w:lastRenderedPageBreak/>
        <w:t xml:space="preserve">در این </w:t>
      </w:r>
      <w:r w:rsidRPr="00A65D33">
        <w:rPr>
          <w:rFonts w:hint="eastAsia"/>
          <w:rtl/>
        </w:rPr>
        <w:t>پروژه</w:t>
      </w:r>
      <w:r>
        <w:rPr>
          <w:rFonts w:hint="cs"/>
          <w:rtl/>
        </w:rPr>
        <w:t xml:space="preserve"> با</w:t>
      </w:r>
      <w:r w:rsidRPr="00A65D33">
        <w:rPr>
          <w:rtl/>
        </w:rPr>
        <w:t xml:space="preserve"> نظارت مداوم بر علائم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تش نشانان ، تعداد زخ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آنها</w:t>
      </w:r>
      <w:r w:rsidRPr="00A65D33">
        <w:rPr>
          <w:rtl/>
        </w:rPr>
        <w:t xml:space="preserve"> را کاهش دهد. </w:t>
      </w:r>
      <w:r>
        <w:rPr>
          <w:rFonts w:hint="cs"/>
          <w:rtl/>
        </w:rPr>
        <w:t>تاکنون مشکل های گوناگونی برای این سنسور های پوششی بوجود امده است.در مرحله اول</w:t>
      </w:r>
      <w:r w:rsidRPr="00A65D33">
        <w:rPr>
          <w:rtl/>
        </w:rPr>
        <w:t xml:space="preserve"> با حرکت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نسبت به بدن آتش</w:t>
      </w:r>
      <w:r>
        <w:rPr>
          <w:rFonts w:hint="cs"/>
          <w:rtl/>
        </w:rPr>
        <w:t>‌‌</w:t>
      </w:r>
      <w:r w:rsidRPr="00A65D33">
        <w:rPr>
          <w:rtl/>
        </w:rPr>
        <w:t>نشانان</w:t>
      </w:r>
      <w:r w:rsidRPr="00AA04EC">
        <w:rPr>
          <w:rtl/>
        </w:rPr>
        <w:t xml:space="preserve"> </w:t>
      </w:r>
      <w:r w:rsidRPr="00A65D33">
        <w:rPr>
          <w:rtl/>
        </w:rPr>
        <w:t>سنسور تنفس</w:t>
      </w:r>
      <w:r>
        <w:rPr>
          <w:rFonts w:hint="cs"/>
          <w:rtl/>
        </w:rPr>
        <w:t xml:space="preserve">ی و مخصوصا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های قلبی(</w:t>
      </w:r>
      <w:r w:rsidRPr="005A77DF">
        <w:t> </w:t>
      </w:r>
      <w:hyperlink r:id="rId24" w:tooltip="Learn more about Electrocardiogram from ScienceDirect's AI-generated Topic Pages" w:history="1">
        <w:r w:rsidRPr="005A77DF">
          <w:t>ECG</w:t>
        </w:r>
      </w:hyperlink>
      <w:r w:rsidRPr="005A77DF">
        <w:footnoteReference w:id="24"/>
      </w:r>
      <w:r w:rsidRPr="005A77DF">
        <w:t> electrodes</w:t>
      </w:r>
      <w:r>
        <w:rPr>
          <w:rFonts w:hint="cs"/>
          <w:rtl/>
        </w:rPr>
        <w:t>)</w:t>
      </w:r>
      <w:r w:rsidRPr="00A65D33">
        <w:rPr>
          <w:rtl/>
        </w:rPr>
        <w:t xml:space="preserve"> دچار اختلال م</w:t>
      </w:r>
      <w:r w:rsidRPr="00A65D33">
        <w:rPr>
          <w:rFonts w:hint="cs"/>
          <w:rtl/>
        </w:rPr>
        <w:t>ی</w:t>
      </w:r>
      <w:r>
        <w:rPr>
          <w:rFonts w:hint="cs"/>
          <w:rtl/>
        </w:rPr>
        <w:t>‌</w:t>
      </w:r>
      <w:r w:rsidRPr="00A65D33">
        <w:rPr>
          <w:rtl/>
        </w:rPr>
        <w:t>شوند.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از جابج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رد</w:t>
      </w:r>
      <w:r>
        <w:rPr>
          <w:rFonts w:hint="cs"/>
          <w:rtl/>
        </w:rPr>
        <w:t>. پس پیدا کردن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خوب برا</w:t>
      </w:r>
      <w:r w:rsidRPr="00A65D33">
        <w:rPr>
          <w:rFonts w:hint="cs"/>
          <w:rtl/>
        </w:rPr>
        <w:t>ی</w:t>
      </w:r>
      <w:r w:rsidRPr="00354700">
        <w:rPr>
          <w:rtl/>
        </w:rPr>
        <w:t xml:space="preserve">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t xml:space="preserve"> </w:t>
      </w:r>
      <w:r>
        <w:rPr>
          <w:rFonts w:hint="cs"/>
          <w:rtl/>
        </w:rPr>
        <w:t>نوارهای قلب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جهت </w:t>
      </w:r>
      <w:r w:rsidRPr="00A65D33">
        <w:rPr>
          <w:rtl/>
        </w:rPr>
        <w:t>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ثابت و بدون وقف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کار </w:t>
      </w:r>
      <w:r w:rsidRPr="00A65D33">
        <w:rPr>
          <w:rtl/>
        </w:rPr>
        <w:t>سخت</w:t>
      </w:r>
      <w:r>
        <w:rPr>
          <w:rFonts w:hint="cs"/>
          <w:rtl/>
        </w:rPr>
        <w:t>ی</w:t>
      </w:r>
      <w:r w:rsidRPr="00A65D33">
        <w:rPr>
          <w:rtl/>
        </w:rPr>
        <w:t xml:space="preserve"> است. </w:t>
      </w:r>
      <w:r>
        <w:rPr>
          <w:rFonts w:hint="cs"/>
          <w:rtl/>
        </w:rPr>
        <w:t xml:space="preserve">برای طراحی آن عواملی از جمله حرکات شدید آتش‌نشانان ، استفاده از بند سینه هنگام ورزرش و سهولت استفاده از حانب آتش‌نشانان در نظر گرفته شده است. </w:t>
      </w:r>
    </w:p>
    <w:p w14:paraId="4E51742B" w14:textId="77777777" w:rsidR="00692561" w:rsidRPr="00A65D33" w:rsidRDefault="00692561" w:rsidP="00692561">
      <w:pPr>
        <w:pStyle w:val="a8"/>
      </w:pPr>
      <w:r w:rsidRPr="00A65D33">
        <w:rPr>
          <w:rFonts w:hint="eastAsia"/>
          <w:rtl/>
        </w:rPr>
        <w:t>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، خطوط </w:t>
      </w:r>
      <w:r>
        <w:rPr>
          <w:rFonts w:hint="cs"/>
          <w:rtl/>
        </w:rPr>
        <w:t>اطلاعات</w:t>
      </w:r>
      <w:r w:rsidRPr="00A65D33">
        <w:rPr>
          <w:rtl/>
        </w:rPr>
        <w:t xml:space="preserve">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</w:t>
      </w:r>
      <w:r>
        <w:rPr>
          <w:rFonts w:hint="cs"/>
          <w:rtl/>
        </w:rPr>
        <w:t xml:space="preserve">الیاف لباس ادغام </w:t>
      </w:r>
      <w:r w:rsidRPr="00A65D33">
        <w:rPr>
          <w:rtl/>
        </w:rPr>
        <w:t xml:space="preserve"> شون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کابل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عمو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می‌تواند درتناسب لباس اختلال ایجاد کند. پس با توجه به بررسی های انجام شده می‌توان با بافنگی یا خیاطی این نخ های رسانارا با لباس های مورد نظر ادغام  کنیم.</w:t>
      </w:r>
      <w:r w:rsidRPr="00A65D33">
        <w:rPr>
          <w:rtl/>
        </w:rPr>
        <w:t xml:space="preserve"> اتصال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ی</w:t>
      </w:r>
      <w:r w:rsidRPr="00A65D33">
        <w:rPr>
          <w:rtl/>
        </w:rPr>
        <w:t xml:space="preserve"> متداول</w:t>
      </w:r>
      <w:r>
        <w:rPr>
          <w:rFonts w:hint="cs"/>
          <w:rtl/>
        </w:rPr>
        <w:t xml:space="preserve"> </w:t>
      </w:r>
      <w:r w:rsidRPr="00A65D33">
        <w:rPr>
          <w:rtl/>
        </w:rPr>
        <w:t>توسط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ختلف رسانا </w:t>
      </w:r>
      <w:r>
        <w:rPr>
          <w:rFonts w:hint="cs"/>
          <w:rtl/>
        </w:rPr>
        <w:t>انجام میشود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ز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گرفته است. اما در همه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روژه ها فقط از </w:t>
      </w:r>
      <w:r>
        <w:rPr>
          <w:rFonts w:hint="cs"/>
          <w:rtl/>
        </w:rPr>
        <w:t xml:space="preserve">الیاف </w:t>
      </w:r>
      <w:r w:rsidRPr="00A65D33">
        <w:rPr>
          <w:rtl/>
        </w:rPr>
        <w:t>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ه عنوان پ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</w:t>
      </w:r>
      <w:r w:rsidRPr="00A65D33">
        <w:rPr>
          <w:rFonts w:hint="eastAsia"/>
          <w:rtl/>
        </w:rPr>
        <w:t>نا</w:t>
      </w:r>
      <w:r w:rsidRPr="00A65D33">
        <w:rPr>
          <w:rtl/>
        </w:rPr>
        <w:t xml:space="preserve"> استفاده شده است ،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اد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 ح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که ادع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هستند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آنها را بصور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خط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کرد. </w:t>
      </w:r>
      <w:r>
        <w:rPr>
          <w:rFonts w:hint="cs"/>
          <w:rtl/>
        </w:rPr>
        <w:t xml:space="preserve">در گذشته </w:t>
      </w:r>
      <w:r w:rsidRPr="00A65D33">
        <w:rPr>
          <w:rtl/>
        </w:rPr>
        <w:t>راه حل ه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چاپ رسانا و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ا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رسانا ته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است ؛ اما ، روش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در منسوجات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نگرفته است</w:t>
      </w:r>
      <w:r w:rsidRPr="00A65D33">
        <w:t>.</w:t>
      </w:r>
    </w:p>
    <w:p w14:paraId="25E27DC6" w14:textId="77777777" w:rsidR="00692561" w:rsidRDefault="00692561" w:rsidP="00692561">
      <w:pPr>
        <w:pStyle w:val="a8"/>
        <w:rPr>
          <w:rtl/>
        </w:rPr>
      </w:pPr>
      <w:r w:rsidRPr="00A65D33">
        <w:rPr>
          <w:rFonts w:hint="eastAsia"/>
          <w:rtl/>
        </w:rPr>
        <w:t>و</w:t>
      </w:r>
      <w:r w:rsidRPr="00A65D33">
        <w:rPr>
          <w:rtl/>
        </w:rPr>
        <w:t xml:space="preserve"> در آخ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که</w:t>
      </w:r>
      <w:r w:rsidRPr="00A65D33">
        <w:rPr>
          <w:rtl/>
        </w:rPr>
        <w:t xml:space="preserve"> ،</w:t>
      </w:r>
      <w:r>
        <w:rPr>
          <w:rFonts w:hint="cs"/>
          <w:rtl/>
        </w:rPr>
        <w:t>این</w:t>
      </w:r>
      <w:r w:rsidRPr="00A65D33">
        <w:rPr>
          <w:rtl/>
        </w:rPr>
        <w:t xml:space="preserve"> اتصال امکان د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ب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</w:t>
      </w:r>
      <w:r w:rsidRPr="00A65D33">
        <w:rPr>
          <w:rtl/>
        </w:rPr>
        <w:t xml:space="preserve"> و </w:t>
      </w:r>
      <w:r>
        <w:rPr>
          <w:rFonts w:hint="cs"/>
          <w:rtl/>
        </w:rPr>
        <w:t xml:space="preserve">و مطمئنی را 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خطوط داده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ه داده ها را در ژاکت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ج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و تح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کرده و انتقا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د ، را فراهم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لباس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سته شود. بنابر</w:t>
      </w:r>
      <w:r w:rsidRPr="00A65D33">
        <w:rPr>
          <w:rFonts w:hint="eastAsia"/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عرض چند 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بسته شود </w:t>
      </w:r>
      <w:r>
        <w:rPr>
          <w:rFonts w:hint="cs"/>
          <w:rtl/>
        </w:rPr>
        <w:t>.</w:t>
      </w:r>
    </w:p>
    <w:p w14:paraId="7CFFDAD6" w14:textId="77777777" w:rsidR="00692561" w:rsidRDefault="00692561" w:rsidP="00692561">
      <w:pPr>
        <w:pStyle w:val="a8"/>
        <w:rPr>
          <w:rtl/>
        </w:rPr>
      </w:pPr>
      <w:r w:rsidRPr="00A65D33">
        <w:rPr>
          <w:rtl/>
        </w:rPr>
        <w:t>وظ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فه</w:t>
      </w:r>
      <w:r w:rsidRPr="00A65D33">
        <w:rPr>
          <w:rtl/>
        </w:rPr>
        <w:t xml:space="preserve"> اص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رار دادن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و همچ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سگ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نفس و دما و تض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فشار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وست است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در ابتدا قاب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ط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ان</w:t>
      </w:r>
      <w:r w:rsidRPr="00A65D33">
        <w:rPr>
          <w:rtl/>
        </w:rPr>
        <w:t xml:space="preserve"> از تماس پوست را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حتم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شده است</w:t>
      </w:r>
      <w:r w:rsidRPr="00A65D33">
        <w:rPr>
          <w:rtl/>
        </w:rPr>
        <w:t>.</w:t>
      </w:r>
    </w:p>
    <w:p w14:paraId="7E7B2FA3" w14:textId="13C7516E" w:rsidR="00692561" w:rsidRDefault="00692561" w:rsidP="00692561">
      <w:pPr>
        <w:pStyle w:val="a8"/>
        <w:rPr>
          <w:rtl/>
        </w:rPr>
      </w:pPr>
      <w:r>
        <w:rPr>
          <w:rFonts w:hint="cs"/>
          <w:rtl/>
        </w:rPr>
        <w:t>افراد</w:t>
      </w:r>
      <w:r w:rsidRPr="00A65D33">
        <w:rPr>
          <w:rtl/>
        </w:rPr>
        <w:t xml:space="preserve"> مختلف</w:t>
      </w:r>
      <w:r>
        <w:rPr>
          <w:rFonts w:hint="cs"/>
          <w:rtl/>
        </w:rPr>
        <w:t>ی</w:t>
      </w:r>
      <w:r w:rsidRPr="00A65D33">
        <w:rPr>
          <w:rtl/>
        </w:rPr>
        <w:t xml:space="preserve"> با </w:t>
      </w:r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شلوار محکم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شده بودند و مجبور بودند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رکات مانند دو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، چرخاندن قسمت بال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دن ، ک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نگ</w:t>
      </w:r>
      <w:r w:rsidRPr="00A65D33">
        <w:rPr>
          <w:rtl/>
        </w:rPr>
        <w:t xml:space="preserve"> آب ، استفاده از تبر و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</w:t>
      </w:r>
      <w:r w:rsidRPr="00A65D33">
        <w:rPr>
          <w:rtl/>
        </w:rPr>
        <w:t xml:space="preserve"> انجام دهند. تماس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پوست 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داده شد.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ثال در مورد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فرد در حال اجرا به طور مثال در شکل </w:t>
      </w:r>
      <w:r>
        <w:rPr>
          <w:rFonts w:hint="cs"/>
          <w:rtl/>
          <w:lang w:bidi="fa-IR"/>
        </w:rPr>
        <w:t>(2-4)</w:t>
      </w:r>
      <w:r w:rsidRPr="00A65D33">
        <w:rPr>
          <w:rtl/>
        </w:rPr>
        <w:t xml:space="preserve"> ن</w:t>
      </w:r>
      <w:r w:rsidRPr="00A65D33">
        <w:rPr>
          <w:rFonts w:hint="eastAsia"/>
          <w:rtl/>
        </w:rPr>
        <w:t>شان</w:t>
      </w:r>
      <w:r w:rsidRPr="00A65D33">
        <w:rPr>
          <w:rtl/>
        </w:rPr>
        <w:t xml:space="preserve"> داده شده است: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ز بدن (س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شخص شده) هنوز با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شلوار در تماس هستند ، به تر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</w:t>
      </w:r>
      <w:r w:rsidRPr="00A65D33">
        <w:rPr>
          <w:rtl/>
        </w:rPr>
        <w:t xml:space="preserve"> ، مناطق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با پوشاک را از دست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ند (مشخص شده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ه</w:t>
      </w:r>
      <w:r w:rsidRPr="00A65D33">
        <w:rPr>
          <w:rtl/>
        </w:rPr>
        <w:t>) بسته به شخص ، رفتار تست متفاوت است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 w:rsidRPr="00A65D33">
        <w:rPr>
          <w:rFonts w:hint="eastAsia"/>
          <w:rtl/>
        </w:rPr>
        <w:t>در</w:t>
      </w:r>
      <w:r w:rsidRPr="00A65D33">
        <w:rPr>
          <w:rtl/>
        </w:rPr>
        <w:t xml:space="preserve"> نظر گرفت که الکترودها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اً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قرار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فعا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را به شدت مخت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بدان م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که </w:t>
      </w:r>
      <w:r w:rsidRPr="00A65D33">
        <w:rPr>
          <w:rtl/>
        </w:rPr>
        <w:lastRenderedPageBreak/>
        <w:t>بازوها و پاها ، اگرچه تماس د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جا</w:t>
      </w:r>
      <w:r w:rsidRPr="00A65D33">
        <w:rPr>
          <w:rtl/>
        </w:rPr>
        <w:t xml:space="preserve"> هرگز از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د ،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از آن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دادن الکترودها استفاده کر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آتش نشانان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حال حرکت هستند. با توجه به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آزم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</w:t>
      </w:r>
      <w:r w:rsidRPr="00A65D33">
        <w:rPr>
          <w:rtl/>
        </w:rPr>
        <w:t xml:space="preserve"> ، از الکترودها فقط در تنها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هرگز تماس پوس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کسته نشده است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پستان بخصوص در دو طرف بدن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</w:t>
      </w:r>
    </w:p>
    <w:p w14:paraId="56DF6FA2" w14:textId="0988709E" w:rsidR="00692561" w:rsidRDefault="00692561" w:rsidP="00692561">
      <w:pPr>
        <w:pStyle w:val="-"/>
      </w:pPr>
      <w:r w:rsidRPr="00FC05FC">
        <w:rPr>
          <w:noProof/>
          <w:rtl/>
        </w:rPr>
        <w:drawing>
          <wp:inline distT="0" distB="0" distL="0" distR="0" wp14:anchorId="33BF32FA" wp14:editId="491382C0">
            <wp:extent cx="4731169" cy="356901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321" cy="3582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55124C" w14:textId="298F267A" w:rsidR="00692561" w:rsidRPr="00A65D33" w:rsidRDefault="00692561" w:rsidP="00692561">
      <w:pPr>
        <w:pStyle w:val="a2"/>
        <w:rPr>
          <w:sz w:val="24"/>
        </w:rPr>
      </w:pPr>
      <w:bookmarkStart w:id="51" w:name="_Toc36685108"/>
      <w:r>
        <w:rPr>
          <w:rStyle w:val="tlid-translation"/>
          <w:rFonts w:hint="cs"/>
          <w:rtl/>
        </w:rPr>
        <w:t>نمونه ای از نتایج تست تماس با پوست برای چندین مشکل ، با استفاده از لباس های محکم</w:t>
      </w:r>
      <w:bookmarkEnd w:id="51"/>
    </w:p>
    <w:p w14:paraId="54CA7796" w14:textId="5D5FFBF7" w:rsidR="00692561" w:rsidRPr="00692561" w:rsidRDefault="00692561" w:rsidP="00692561">
      <w:pPr>
        <w:pStyle w:val="a8"/>
        <w:rPr>
          <w:rtl/>
        </w:rPr>
      </w:pPr>
      <w:r w:rsidRPr="00692561">
        <w:rPr>
          <w:rtl/>
        </w:rPr>
        <w:t>آنجا که اکثر مشاغل مذکر تما</w:t>
      </w:r>
      <w:r w:rsidRPr="00692561">
        <w:rPr>
          <w:rFonts w:hint="cs"/>
          <w:rtl/>
        </w:rPr>
        <w:t>ی</w:t>
      </w:r>
      <w:r w:rsidRPr="00692561">
        <w:rPr>
          <w:rFonts w:hint="eastAsia"/>
          <w:rtl/>
        </w:rPr>
        <w:t>ل</w:t>
      </w:r>
      <w:r w:rsidRPr="00692561">
        <w:rPr>
          <w:rtl/>
        </w:rPr>
        <w:t xml:space="preserve"> به </w:t>
      </w:r>
      <w:r w:rsidRPr="00692561">
        <w:rPr>
          <w:sz w:val="28"/>
          <w:rtl/>
        </w:rPr>
        <w:t>پوش</w:t>
      </w:r>
      <w:r w:rsidRPr="00692561">
        <w:rPr>
          <w:rFonts w:hint="cs"/>
          <w:sz w:val="28"/>
          <w:rtl/>
        </w:rPr>
        <w:t>ی</w:t>
      </w:r>
      <w:r w:rsidRPr="00692561">
        <w:rPr>
          <w:rFonts w:hint="eastAsia"/>
          <w:sz w:val="28"/>
          <w:rtl/>
        </w:rPr>
        <w:t>دن</w:t>
      </w:r>
      <w:r w:rsidRPr="00692561">
        <w:rPr>
          <w:sz w:val="28"/>
          <w:rtl/>
        </w:rPr>
        <w:t xml:space="preserve"> </w:t>
      </w:r>
      <w:r w:rsidRPr="00692561">
        <w:rPr>
          <w:rStyle w:val="Char"/>
          <w:sz w:val="28"/>
          <w:rtl/>
        </w:rPr>
        <w:t>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ا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قابل مشاهده در 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</w:t>
      </w:r>
      <w:r w:rsidRPr="00692561">
        <w:rPr>
          <w:rStyle w:val="Char"/>
          <w:sz w:val="28"/>
          <w:rtl/>
        </w:rPr>
        <w:t xml:space="preserve"> پستان ندارند ، تصم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گرف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وتا</w:t>
      </w:r>
      <w:r w:rsidRPr="00692561">
        <w:rPr>
          <w:rStyle w:val="Char"/>
          <w:rFonts w:hint="cs"/>
          <w:sz w:val="28"/>
          <w:rtl/>
        </w:rPr>
        <w:t>یی</w:t>
      </w:r>
      <w:r w:rsidRPr="00692561">
        <w:rPr>
          <w:rStyle w:val="Char"/>
          <w:sz w:val="28"/>
          <w:rtl/>
        </w:rPr>
        <w:t xml:space="preserve"> را با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ل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ه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و خارج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سا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(شکل </w:t>
      </w:r>
      <w:r>
        <w:rPr>
          <w:rStyle w:val="Char"/>
          <w:rFonts w:hint="cs"/>
          <w:sz w:val="28"/>
          <w:rtl/>
        </w:rPr>
        <w:t>5-2</w:t>
      </w:r>
      <w:r w:rsidRPr="00692561">
        <w:rPr>
          <w:rStyle w:val="Char"/>
          <w:sz w:val="28"/>
          <w:rtl/>
        </w:rPr>
        <w:t>). قسمت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شامل عناصر ف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،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ع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الکتروده</w:t>
      </w:r>
      <w:r w:rsidRPr="00692561">
        <w:rPr>
          <w:rStyle w:val="Char"/>
          <w:rFonts w:hint="eastAsia"/>
          <w:sz w:val="28"/>
          <w:rtl/>
        </w:rPr>
        <w:t>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 xml:space="preserve"> ، سنسور دما (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"گردن" و سنسور تنفس (درو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، و همچ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الکتروده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>)) است. اتصالات 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سنسورها با نقطه اتصال در قسمت جلو گردن (علائم 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در پانل سمت چپ) 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ز</w:t>
      </w:r>
      <w:r w:rsidRPr="00692561">
        <w:rPr>
          <w:rStyle w:val="Char"/>
          <w:sz w:val="28"/>
          <w:rtl/>
        </w:rPr>
        <w:t xml:space="preserve"> در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پارچه</w:t>
      </w:r>
      <w:r w:rsidRPr="00692561">
        <w:rPr>
          <w:rStyle w:val="Char"/>
          <w:sz w:val="28"/>
          <w:rtl/>
        </w:rPr>
        <w:t xml:space="preserve"> است ، در حا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که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ب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و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فقط بر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پنهان کرد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tl/>
        </w:rPr>
        <w:t xml:space="preserve"> و عناصر کاربرد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استفاده م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شود</w:t>
      </w:r>
      <w:r w:rsidRPr="00692561">
        <w:t>.</w:t>
      </w:r>
    </w:p>
    <w:p w14:paraId="765A983F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lastRenderedPageBreak/>
        <w:drawing>
          <wp:inline distT="0" distB="0" distL="0" distR="0" wp14:anchorId="0C8BE91A" wp14:editId="6E7A4CC1">
            <wp:extent cx="4491765" cy="2563091"/>
            <wp:effectExtent l="0" t="0" r="4445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8857" cy="26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8F922A" w14:textId="77777777" w:rsidR="00692561" w:rsidRPr="00A65D33" w:rsidRDefault="00692561" w:rsidP="00692561">
      <w:pPr>
        <w:pStyle w:val="a2"/>
      </w:pPr>
      <w:bookmarkStart w:id="52" w:name="_Toc36685109"/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قسمت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خار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(سمت چپ)؛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نمونه ا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عملکرد فقط با نماد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(چپ و راست) قابل مشاهده است.</w:t>
      </w:r>
      <w:bookmarkEnd w:id="52"/>
    </w:p>
    <w:p w14:paraId="7AE710AC" w14:textId="6C0DE875" w:rsidR="00692561" w:rsidRDefault="00692561" w:rsidP="00692561">
      <w:pPr>
        <w:pStyle w:val="a8"/>
        <w:rPr>
          <w:rtl/>
        </w:rPr>
      </w:pPr>
      <w:r w:rsidRPr="00A65D33">
        <w:rPr>
          <w:rtl/>
        </w:rPr>
        <w:t>در کارآزم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وخت ،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و شستشو ، </w:t>
      </w:r>
      <w:r w:rsidRPr="005A77DF">
        <w:rPr>
          <w:rFonts w:hint="cs"/>
          <w:rtl/>
        </w:rPr>
        <w:t>یک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رش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ز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جنس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ی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ض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زن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ک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ب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ک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عایق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دوخ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د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</w:t>
      </w:r>
      <w:r w:rsidRPr="005A77DF">
        <w:rPr>
          <w:rtl/>
        </w:rPr>
        <w:t xml:space="preserve"> </w:t>
      </w:r>
      <w:r w:rsidRPr="00A65D33">
        <w:rPr>
          <w:rtl/>
        </w:rPr>
        <w:t xml:space="preserve">(شکل </w:t>
      </w:r>
      <w:r>
        <w:rPr>
          <w:rFonts w:hint="cs"/>
          <w:rtl/>
        </w:rPr>
        <w:t>6-2</w:t>
      </w:r>
      <w:r w:rsidRPr="00A65D33">
        <w:rPr>
          <w:rtl/>
        </w:rPr>
        <w:t>)</w:t>
      </w:r>
      <w:r>
        <w:rPr>
          <w:rFonts w:hint="cs"/>
          <w:rtl/>
        </w:rPr>
        <w:t xml:space="preserve">. </w:t>
      </w:r>
      <w:r w:rsidRPr="00A65D33">
        <w:rPr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خ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تق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اً</w:t>
      </w:r>
      <w:r w:rsidRPr="00A65D33">
        <w:rPr>
          <w:rtl/>
        </w:rPr>
        <w:t xml:space="preserve">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ابل احساس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>. آنها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مقاوم در برابر اشک هستند. در طول 50 دوره شستشو مورد نظر توسط اک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ا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و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مک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حت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قرار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>. و با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ال آنها به اندازه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فت و سخت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 xml:space="preserve"> تا به طور قابل توجه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ارچ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وخت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گذارد.</w:t>
      </w:r>
    </w:p>
    <w:p w14:paraId="0D779843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drawing>
          <wp:inline distT="0" distB="0" distL="0" distR="0" wp14:anchorId="64DF7ECC" wp14:editId="6D104D85">
            <wp:extent cx="3893820" cy="24536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382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190CE5" w14:textId="77777777" w:rsidR="00692561" w:rsidRDefault="00692561" w:rsidP="00692561">
      <w:pPr>
        <w:jc w:val="both"/>
        <w:rPr>
          <w:szCs w:val="24"/>
          <w:rtl/>
        </w:rPr>
      </w:pPr>
    </w:p>
    <w:p w14:paraId="1C107CC5" w14:textId="77777777" w:rsidR="00692561" w:rsidRPr="00A65D33" w:rsidRDefault="00692561" w:rsidP="00692561">
      <w:pPr>
        <w:jc w:val="both"/>
        <w:rPr>
          <w:szCs w:val="24"/>
        </w:rPr>
      </w:pPr>
    </w:p>
    <w:p w14:paraId="3F8F414C" w14:textId="77777777" w:rsidR="00692561" w:rsidRPr="00A65D33" w:rsidRDefault="00692561" w:rsidP="00692561">
      <w:pPr>
        <w:pStyle w:val="a2"/>
      </w:pPr>
      <w:bookmarkStart w:id="53" w:name="_Toc36685110"/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شت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جنس 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ضد زنگ است که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به شکل ع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دوخت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با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و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د</w:t>
      </w:r>
      <w:r w:rsidRPr="00A65D33">
        <w:rPr>
          <w:rtl/>
        </w:rPr>
        <w:t>.</w:t>
      </w:r>
      <w:bookmarkEnd w:id="53"/>
    </w:p>
    <w:p w14:paraId="75C8CF22" w14:textId="2F06769F" w:rsidR="00692561" w:rsidRDefault="00692561" w:rsidP="00692561">
      <w:pPr>
        <w:pStyle w:val="a8"/>
      </w:pPr>
      <w:r w:rsidRPr="00A65D33">
        <w:rPr>
          <w:rtl/>
        </w:rPr>
        <w:lastRenderedPageBreak/>
        <w:t>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، تمام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ه روش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ند</w:t>
      </w:r>
      <w: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>. با دوختن ، ژاکت حا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ناصر و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شترک است که به طور معمول ل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شده ا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ژاک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</w:t>
      </w:r>
      <w:r w:rsidRPr="00A65D33">
        <w:rPr>
          <w:rtl/>
        </w:rPr>
        <w:t xml:space="preserve"> و قسمت "سخت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>" را به ه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متصل کن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نه تنه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دو خط اتصال ضرو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قلاب رسانا و اتصال دهنده حلقه قابل استفاد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تماس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ادرس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زرگ باش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تماس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ژاکت داده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ه طور معمول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کش ورزش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رت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که هر دو ل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را از هم جد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تصال ا</w:t>
      </w:r>
      <w:r w:rsidRPr="00A65D33">
        <w:rPr>
          <w:rFonts w:hint="eastAsia"/>
          <w:rtl/>
        </w:rPr>
        <w:t>نعطاف</w:t>
      </w:r>
      <w:r w:rsidRPr="00A65D33">
        <w:rPr>
          <w:rtl/>
        </w:rPr>
        <w:t xml:space="preserve"> پذ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نوار اتصال اض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نتخاب شده است. نوار اتصال از خط گردن جلو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شروع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شامل همه رسان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در انت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ا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انکتور است. قسمت مقابل اتصال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ه</w:t>
      </w:r>
      <w:r w:rsidRPr="00A65D33">
        <w:rPr>
          <w:rtl/>
        </w:rPr>
        <w:t xml:space="preserve"> سمت چپ ژاکت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شده است.</w:t>
      </w:r>
    </w:p>
    <w:p w14:paraId="26017C04" w14:textId="21FF7F85" w:rsidR="00D27BFC" w:rsidRDefault="00D27BFC" w:rsidP="00692561">
      <w:pPr>
        <w:pStyle w:val="a8"/>
      </w:pPr>
    </w:p>
    <w:p w14:paraId="63321B6E" w14:textId="77777777" w:rsidR="00D27BFC" w:rsidRDefault="00D27BFC" w:rsidP="00D27BFC">
      <w:pPr>
        <w:pStyle w:val="a8"/>
      </w:pPr>
      <w:r>
        <w:rPr>
          <w:rFonts w:hint="cs"/>
          <w:rtl/>
        </w:rPr>
        <w:t>در مقاله ی () بیان شده</w:t>
      </w:r>
      <w:r w:rsidRPr="00693404">
        <w:rPr>
          <w:rtl/>
        </w:rPr>
        <w:t xml:space="preserve"> است که انتقال اطلاعات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 به مرکز اطلاعات آتش نشا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کار مهم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ط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ان</w:t>
      </w:r>
      <w:r w:rsidRPr="00693404">
        <w:rPr>
          <w:rtl/>
        </w:rPr>
        <w:t xml:space="preserve"> از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</w:t>
      </w:r>
      <w:r>
        <w:rPr>
          <w:rFonts w:hint="cs"/>
          <w:rtl/>
        </w:rPr>
        <w:t>ان</w:t>
      </w:r>
      <w:r w:rsidRPr="00693404">
        <w:rPr>
          <w:rtl/>
        </w:rPr>
        <w:t xml:space="preserve"> </w:t>
      </w:r>
      <w:r>
        <w:rPr>
          <w:rFonts w:hint="cs"/>
          <w:rtl/>
        </w:rPr>
        <w:t>می باشد</w:t>
      </w:r>
      <w:r w:rsidRPr="00693404">
        <w:rPr>
          <w:rtl/>
        </w:rPr>
        <w:t>.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منظور ، ما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ستم</w:t>
      </w:r>
      <w:r w:rsidRPr="00693404">
        <w:rPr>
          <w:rtl/>
        </w:rPr>
        <w:t xml:space="preserve"> هوشمند پوش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د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را پ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شنهاد</w:t>
      </w:r>
      <w:r w:rsidRPr="00693404">
        <w:rPr>
          <w:rtl/>
        </w:rPr>
        <w:t xml:space="preserve">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کن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>
        <w:rPr>
          <w:rFonts w:hint="cs"/>
          <w:rtl/>
        </w:rPr>
        <w:t xml:space="preserve">که </w:t>
      </w:r>
      <w:r w:rsidRPr="00693404">
        <w:rPr>
          <w:rtl/>
        </w:rPr>
        <w:t>با توجه به داده 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نسور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تعب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ه</w:t>
      </w:r>
      <w:r w:rsidRPr="00693404">
        <w:rPr>
          <w:rtl/>
        </w:rPr>
        <w:t xml:space="preserve"> شده</w:t>
      </w:r>
      <w:r>
        <w:rPr>
          <w:rFonts w:hint="cs"/>
          <w:rtl/>
        </w:rPr>
        <w:t xml:space="preserve">  و</w:t>
      </w:r>
      <w:r w:rsidRPr="00693404">
        <w:rPr>
          <w:rtl/>
        </w:rPr>
        <w:t xml:space="preserve"> اجازه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دهد وضع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ت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ان را تخ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</w:t>
      </w:r>
      <w:r>
        <w:rPr>
          <w:rFonts w:hint="cs"/>
          <w:rtl/>
        </w:rPr>
        <w:t>بزند</w:t>
      </w:r>
      <w:r w:rsidRPr="00693404">
        <w:rPr>
          <w:rtl/>
        </w:rPr>
        <w:t xml:space="preserve"> و اطلاعات مربوطه را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به مرکز فرمان منتقل کن</w:t>
      </w:r>
      <w:r w:rsidRPr="00693404">
        <w:rPr>
          <w:rFonts w:hint="eastAsia"/>
          <w:rtl/>
        </w:rPr>
        <w:t>د</w:t>
      </w:r>
      <w:r w:rsidRPr="00693404">
        <w:rPr>
          <w:rtl/>
        </w:rPr>
        <w:t xml:space="preserve">. </w:t>
      </w:r>
    </w:p>
    <w:p w14:paraId="145340AD" w14:textId="77777777" w:rsidR="00D27BFC" w:rsidRPr="00C56897" w:rsidRDefault="00D27BFC" w:rsidP="00D27BFC">
      <w:pPr>
        <w:pStyle w:val="a8"/>
      </w:pPr>
      <w:r>
        <w:rPr>
          <w:rFonts w:hint="cs"/>
          <w:rtl/>
        </w:rPr>
        <w:t xml:space="preserve">در اینجا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وشمند پو</w:t>
      </w:r>
      <w:r>
        <w:rPr>
          <w:rFonts w:hint="cs"/>
          <w:rtl/>
        </w:rPr>
        <w:t>ششی</w:t>
      </w:r>
      <w:r w:rsidRPr="00C56897">
        <w:rPr>
          <w:rtl/>
        </w:rPr>
        <w:t xml:space="preserve">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حافظت از آتش نشانان و انتقال</w:t>
      </w:r>
      <w:r w:rsidRPr="00FF4B1E">
        <w:rPr>
          <w:rtl/>
        </w:rPr>
        <w:t xml:space="preserve"> </w:t>
      </w:r>
      <w:r w:rsidRPr="00C56897">
        <w:rPr>
          <w:rtl/>
        </w:rPr>
        <w:t>اطلاعات فر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</w:t>
      </w:r>
      <w:r>
        <w:rPr>
          <w:rFonts w:hint="cs"/>
          <w:rtl/>
        </w:rPr>
        <w:t xml:space="preserve">را </w:t>
      </w:r>
      <w:r w:rsidRPr="00C56897">
        <w:rPr>
          <w:rtl/>
        </w:rPr>
        <w:t>به مرکز فرمانده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پ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شنهاد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ک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>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از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شتاب سنج ،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ضربان قلب و س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ر</w:t>
      </w:r>
      <w:r w:rsidRPr="00C56897">
        <w:rPr>
          <w:rtl/>
        </w:rPr>
        <w:t xml:space="preserve">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تشک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ل</w:t>
      </w:r>
      <w:r w:rsidRPr="00C56897">
        <w:rPr>
          <w:rtl/>
        </w:rPr>
        <w:t xml:space="preserve"> شده است تا اطلاعات مح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ط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</w:t>
      </w:r>
      <w:r w:rsidRPr="00C56897">
        <w:rPr>
          <w:rFonts w:hint="eastAsia"/>
          <w:rtl/>
        </w:rPr>
        <w:t>د</w:t>
      </w:r>
      <w:r w:rsidRPr="00C56897">
        <w:rPr>
          <w:rtl/>
        </w:rPr>
        <w:t xml:space="preserve"> دما و سطح دود را به دست آورد. با تمام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داده ها ،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و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تش نشانان را تخ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زده و</w:t>
      </w:r>
      <w:r>
        <w:rPr>
          <w:rFonts w:hint="cs"/>
          <w:rtl/>
        </w:rPr>
        <w:t xml:space="preserve"> پیام هشداری  را</w:t>
      </w:r>
      <w:r w:rsidRPr="00C56897">
        <w:rPr>
          <w:rtl/>
        </w:rPr>
        <w:t xml:space="preserve"> قبل از ر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ن</w:t>
      </w:r>
      <w:r w:rsidRPr="00C56897">
        <w:rPr>
          <w:rtl/>
        </w:rPr>
        <w:t xml:space="preserve"> به خطر</w:t>
      </w:r>
      <w:r>
        <w:rPr>
          <w:rFonts w:hint="cs"/>
          <w:rtl/>
        </w:rPr>
        <w:t xml:space="preserve"> </w:t>
      </w:r>
      <w:r w:rsidRPr="00C56897">
        <w:rPr>
          <w:rtl/>
        </w:rPr>
        <w:t>ارسال کند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مچ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اطلاعات را به مرکز فرمان انتقال دهد </w:t>
      </w:r>
      <w:r>
        <w:rPr>
          <w:rFonts w:hint="cs"/>
          <w:rtl/>
        </w:rPr>
        <w:t>.</w:t>
      </w:r>
    </w:p>
    <w:p w14:paraId="58E4EE09" w14:textId="77777777" w:rsidR="00D27BFC" w:rsidRPr="00C56897" w:rsidRDefault="00D27BFC" w:rsidP="00D27BFC">
      <w:pPr>
        <w:pStyle w:val="a8"/>
      </w:pPr>
      <w:r w:rsidRPr="00C56897">
        <w:rPr>
          <w:rFonts w:hint="eastAsia"/>
          <w:rtl/>
        </w:rPr>
        <w:t>پوشاک</w:t>
      </w:r>
      <w:r w:rsidRPr="00C56897">
        <w:rPr>
          <w:rtl/>
        </w:rPr>
        <w:t xml:space="preserve"> هوشمند شکل</w:t>
      </w:r>
      <w:r w:rsidRPr="00C56897">
        <w:t xml:space="preserve"> </w:t>
      </w:r>
      <w:r>
        <w:t>------</w:t>
      </w:r>
      <w:r w:rsidRPr="00C56897">
        <w:t xml:space="preserve"> </w:t>
      </w:r>
      <w:r w:rsidRPr="00C56897">
        <w:rPr>
          <w:rtl/>
        </w:rPr>
        <w:t>را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 تا حد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ه سه مؤلفه شامل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،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و گره محاسبا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ق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 xml:space="preserve"> کرد. در مرحله اول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امل ب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ز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د سنسور دما ، سنسور ضربان قلب ، سنسور شتاب سنج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ررس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و</w:t>
      </w:r>
      <w:r w:rsidRPr="00C56897">
        <w:rPr>
          <w:rFonts w:hint="eastAsia"/>
          <w:rtl/>
        </w:rPr>
        <w:t>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بدن آتش نشان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ست. ثا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</w:t>
      </w:r>
      <w:r w:rsidRPr="00C56897">
        <w:rPr>
          <w:rtl/>
        </w:rPr>
        <w:t xml:space="preserve">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که از جمله سنسور دم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ما و سنسور دود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ند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ا فعال شدن آتش نشان وارد 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ان</w:t>
      </w:r>
      <w:r w:rsidRPr="00C56897">
        <w:rPr>
          <w:rtl/>
        </w:rPr>
        <w:t xml:space="preserve"> آتش نشان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وند ، که قادر به جمع آو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ن هستند</w:t>
      </w:r>
    </w:p>
    <w:p w14:paraId="618CAA28" w14:textId="77777777" w:rsidR="00D27BFC" w:rsidRDefault="00D27BFC" w:rsidP="00D27BFC">
      <w:pPr>
        <w:pStyle w:val="a8"/>
      </w:pPr>
      <w:r>
        <w:rPr>
          <w:rFonts w:hint="eastAsia"/>
          <w:rtl/>
        </w:rPr>
        <w:t>اطلاعات</w:t>
      </w:r>
      <w:r>
        <w:rPr>
          <w:rtl/>
        </w:rPr>
        <w:t xml:space="preserve">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بطور خودکار سرانجام ، گره محاسبات</w:t>
      </w:r>
      <w:r>
        <w:rPr>
          <w:rFonts w:hint="cs"/>
          <w:rtl/>
        </w:rPr>
        <w:t>ی</w:t>
      </w:r>
      <w:r>
        <w:rPr>
          <w:rtl/>
        </w:rPr>
        <w:t xml:space="preserve"> ک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ردازنده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Fonts w:hint="cs"/>
          <w:rtl/>
        </w:rPr>
        <w:t>ی</w:t>
      </w:r>
      <w:r>
        <w:rPr>
          <w:rFonts w:hint="eastAsia"/>
          <w:rtl/>
        </w:rPr>
        <w:t>تال</w:t>
      </w:r>
      <w:r>
        <w:rPr>
          <w:rtl/>
        </w:rPr>
        <w:t xml:space="preserve"> و ماژول ارتباط</w:t>
      </w:r>
      <w:r>
        <w:rPr>
          <w:rFonts w:hint="cs"/>
          <w:rtl/>
        </w:rPr>
        <w:t>ی</w:t>
      </w:r>
      <w:r>
        <w:t xml:space="preserve"> ZIGBEE </w:t>
      </w:r>
      <w:r>
        <w:rPr>
          <w:rtl/>
        </w:rPr>
        <w:t>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، م</w:t>
      </w:r>
      <w:r>
        <w:rPr>
          <w:rFonts w:hint="cs"/>
          <w:rtl/>
        </w:rPr>
        <w:t>ی</w:t>
      </w:r>
      <w:r>
        <w:rPr>
          <w:rtl/>
        </w:rPr>
        <w:t xml:space="preserve"> تواند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را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کرده و توسط پ</w:t>
      </w:r>
      <w:r>
        <w:rPr>
          <w:rFonts w:hint="cs"/>
          <w:rtl/>
        </w:rPr>
        <w:t>ی</w:t>
      </w:r>
      <w:r>
        <w:rPr>
          <w:rFonts w:hint="eastAsia"/>
          <w:rtl/>
        </w:rPr>
        <w:t>وندها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به شبکه خارج</w:t>
      </w:r>
      <w:r>
        <w:rPr>
          <w:rFonts w:hint="cs"/>
          <w:rtl/>
        </w:rPr>
        <w:t>ی</w:t>
      </w:r>
      <w:r>
        <w:rPr>
          <w:rtl/>
        </w:rPr>
        <w:t xml:space="preserve"> وصل شود</w:t>
      </w:r>
      <w:r>
        <w:t>.</w:t>
      </w:r>
    </w:p>
    <w:p w14:paraId="6C68A708" w14:textId="77777777" w:rsidR="00D27BFC" w:rsidRDefault="00D27BFC" w:rsidP="00D27BFC">
      <w:pPr>
        <w:pStyle w:val="-"/>
        <w:rPr>
          <w:b/>
          <w:bCs/>
        </w:rPr>
      </w:pPr>
      <w:r w:rsidRPr="00D624B8">
        <w:rPr>
          <w:noProof/>
        </w:rPr>
        <w:lastRenderedPageBreak/>
        <w:drawing>
          <wp:inline distT="0" distB="0" distL="0" distR="0" wp14:anchorId="7474E80C" wp14:editId="43F6F7DD">
            <wp:extent cx="2223770" cy="255524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3770" cy="2555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CCA55" w14:textId="77777777" w:rsidR="00D27BFC" w:rsidRDefault="00D27BFC" w:rsidP="00D27BFC">
      <w:pPr>
        <w:ind w:left="-5" w:right="39" w:firstLine="957"/>
        <w:rPr>
          <w:b/>
          <w:bCs/>
        </w:rPr>
      </w:pPr>
    </w:p>
    <w:p w14:paraId="0A834999" w14:textId="114F191F" w:rsidR="00D27BFC" w:rsidRPr="00E6071B" w:rsidRDefault="00D27BFC" w:rsidP="00D27BFC">
      <w:pPr>
        <w:pStyle w:val="a2"/>
      </w:pPr>
      <w:r w:rsidRPr="00E6071B">
        <w:rPr>
          <w:rtl/>
        </w:rPr>
        <w:t>مدل پوشاک آتش نشان</w:t>
      </w:r>
      <w:r w:rsidRPr="00E6071B">
        <w:rPr>
          <w:rFonts w:hint="cs"/>
          <w:rtl/>
        </w:rPr>
        <w:t>ی</w:t>
      </w:r>
    </w:p>
    <w:p w14:paraId="69AB2682" w14:textId="77777777" w:rsidR="00D27BFC" w:rsidRDefault="00D27BFC" w:rsidP="00D27BFC">
      <w:pPr>
        <w:pStyle w:val="a8"/>
      </w:pPr>
      <w:r>
        <w:rPr>
          <w:rFonts w:hint="eastAsia"/>
          <w:rtl/>
        </w:rPr>
        <w:t>قبل</w:t>
      </w:r>
      <w:r>
        <w:rPr>
          <w:rtl/>
        </w:rPr>
        <w:t xml:space="preserve"> از هر 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t xml:space="preserve">  </w:t>
      </w:r>
      <w:r>
        <w:rPr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عملکردها</w:t>
      </w:r>
      <w:r>
        <w:rPr>
          <w:rFonts w:hint="cs"/>
          <w:rtl/>
        </w:rPr>
        <w:t>یی</w:t>
      </w:r>
      <w:r>
        <w:rPr>
          <w:rtl/>
        </w:rPr>
        <w:t xml:space="preserve"> را فراهم کند که آتش نشانان را از خطرات موجود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محافظت کند برا</w:t>
      </w:r>
      <w:r>
        <w:rPr>
          <w:rFonts w:hint="cs"/>
          <w:rtl/>
        </w:rPr>
        <w:t>ی</w:t>
      </w:r>
      <w:r>
        <w:rPr>
          <w:rtl/>
        </w:rPr>
        <w:t xml:space="preserve"> جلو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ز خطرات داخل مانند خستگ</w:t>
      </w:r>
      <w:r>
        <w:rPr>
          <w:rFonts w:hint="cs"/>
          <w:rtl/>
        </w:rPr>
        <w:t>ی</w:t>
      </w:r>
      <w:r>
        <w:rPr>
          <w:rtl/>
        </w:rPr>
        <w:t xml:space="preserve"> ، کم آب</w:t>
      </w:r>
      <w:r>
        <w:rPr>
          <w:rFonts w:hint="cs"/>
          <w:rtl/>
        </w:rPr>
        <w:t>ی</w:t>
      </w:r>
      <w:r>
        <w:rPr>
          <w:rtl/>
        </w:rPr>
        <w:t xml:space="preserve"> و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بودن لباس ، داده ها را از سنسور دما</w:t>
      </w:r>
      <w:r>
        <w:rPr>
          <w:rFonts w:hint="cs"/>
          <w:rtl/>
        </w:rPr>
        <w:t>ی</w:t>
      </w:r>
      <w:r>
        <w:rPr>
          <w:rtl/>
        </w:rPr>
        <w:t xml:space="preserve"> بدن ، سنسور ضربان قلب و حسگ</w:t>
      </w:r>
      <w:r>
        <w:rPr>
          <w:rFonts w:hint="eastAsia"/>
          <w:rtl/>
        </w:rPr>
        <w:t>ر</w:t>
      </w:r>
      <w:r>
        <w:rPr>
          <w:rtl/>
        </w:rPr>
        <w:t xml:space="preserve"> شتاب سنج جمع آور</w:t>
      </w:r>
      <w:r>
        <w:rPr>
          <w:rFonts w:hint="cs"/>
          <w:rtl/>
        </w:rPr>
        <w:t>ی</w:t>
      </w:r>
      <w:r>
        <w:rPr>
          <w:rtl/>
        </w:rPr>
        <w:t xml:space="preserve"> و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سپس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پوشنده ب</w:t>
      </w:r>
      <w:r>
        <w:rPr>
          <w:rFonts w:hint="cs"/>
          <w:rtl/>
        </w:rPr>
        <w:t>ی</w:t>
      </w:r>
      <w:r>
        <w:rPr>
          <w:rFonts w:hint="eastAsia"/>
          <w:rtl/>
        </w:rPr>
        <w:t>رو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. </w:t>
      </w:r>
    </w:p>
    <w:p w14:paraId="65F13556" w14:textId="77777777" w:rsidR="00D27BFC" w:rsidRDefault="00D27BFC" w:rsidP="00D27BFC">
      <w:pPr>
        <w:pStyle w:val="a8"/>
      </w:pPr>
      <w:r>
        <w:rPr>
          <w:rtl/>
        </w:rPr>
        <w:t>با سنجش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(ضربان قلب ، 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، دما</w:t>
      </w:r>
      <w:r>
        <w:rPr>
          <w:rFonts w:hint="cs"/>
          <w:rtl/>
        </w:rPr>
        <w:t>ی</w:t>
      </w:r>
      <w:r>
        <w:rPr>
          <w:rtl/>
        </w:rPr>
        <w:t xml:space="preserve"> بدن) ، جمع آور</w:t>
      </w:r>
      <w:r>
        <w:rPr>
          <w:rFonts w:hint="cs"/>
          <w:rtl/>
        </w:rPr>
        <w:t>ی</w:t>
      </w:r>
      <w:r>
        <w:rPr>
          <w:rtl/>
        </w:rPr>
        <w:t xml:space="preserve"> اطلاعات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و انتقال آن به مرکز فرمان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ارتباط در زمان واقع</w:t>
      </w:r>
      <w:r>
        <w:rPr>
          <w:rFonts w:hint="cs"/>
          <w:rtl/>
        </w:rPr>
        <w:t>ی</w:t>
      </w:r>
      <w:r>
        <w:rPr>
          <w:rtl/>
        </w:rPr>
        <w:t xml:space="preserve"> ، شبکه سنجش نظارت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رتقاء داده و بهبود بخشد.</w:t>
      </w:r>
    </w:p>
    <w:p w14:paraId="71981947" w14:textId="77777777" w:rsidR="00D27BFC" w:rsidRDefault="00D27BFC" w:rsidP="00D27BFC">
      <w:pPr>
        <w:pStyle w:val="a8"/>
      </w:pPr>
      <w:r>
        <w:rPr>
          <w:rtl/>
        </w:rPr>
        <w:t xml:space="preserve"> ساختا</w:t>
      </w:r>
      <w:r>
        <w:rPr>
          <w:rFonts w:hint="eastAsia"/>
          <w:rtl/>
        </w:rPr>
        <w:t>ر</w:t>
      </w:r>
      <w:r>
        <w:rPr>
          <w:rtl/>
        </w:rPr>
        <w:t xml:space="preserve"> شبکه سنجش نظارت در شکل </w:t>
      </w:r>
      <w:r>
        <w:t>-------</w:t>
      </w:r>
      <w:r>
        <w:rPr>
          <w:rtl/>
        </w:rPr>
        <w:t xml:space="preserve"> نشان داده شده است</w:t>
      </w:r>
      <w:r>
        <w:t>.</w:t>
      </w:r>
    </w:p>
    <w:p w14:paraId="730EAE5A" w14:textId="77777777" w:rsidR="00D27BFC" w:rsidRDefault="00D27BFC" w:rsidP="00D27BFC">
      <w:pPr>
        <w:ind w:left="-5" w:right="39"/>
      </w:pPr>
    </w:p>
    <w:p w14:paraId="612D338F" w14:textId="228375D5" w:rsidR="00D27BFC" w:rsidRDefault="00D27BFC" w:rsidP="00D27BFC">
      <w:pPr>
        <w:pStyle w:val="-"/>
      </w:pPr>
      <w:r w:rsidRPr="00D624B8">
        <w:rPr>
          <w:noProof/>
        </w:rPr>
        <w:drawing>
          <wp:inline distT="0" distB="0" distL="0" distR="0" wp14:anchorId="748FBB83" wp14:editId="491995D0">
            <wp:extent cx="3985895" cy="1857920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2045" cy="18607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5E87F0" w14:textId="5FC46062" w:rsidR="00D27BFC" w:rsidRDefault="00D27BFC" w:rsidP="00D27BFC">
      <w:pPr>
        <w:pStyle w:val="a2"/>
      </w:pPr>
      <w:r w:rsidRPr="00E6071B">
        <w:rPr>
          <w:rtl/>
        </w:rPr>
        <w:t>ساختار شبکه سنجش نظارت</w:t>
      </w:r>
    </w:p>
    <w:p w14:paraId="3891CD7E" w14:textId="3555FB9D" w:rsidR="00D27BFC" w:rsidRDefault="00D27BFC" w:rsidP="00D27BFC">
      <w:pPr>
        <w:pStyle w:val="a8"/>
      </w:pPr>
      <w:r>
        <w:rPr>
          <w:rFonts w:hint="eastAsia"/>
          <w:rtl/>
        </w:rPr>
        <w:lastRenderedPageBreak/>
        <w:t>اول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تحرک پوشنده را حس م</w:t>
      </w:r>
      <w:r>
        <w:rPr>
          <w:rFonts w:hint="cs"/>
          <w:rtl/>
        </w:rPr>
        <w:t>ی</w:t>
      </w:r>
      <w:r>
        <w:rPr>
          <w:rtl/>
        </w:rPr>
        <w:t xml:space="preserve"> کند و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نظارت م</w:t>
      </w:r>
      <w:r>
        <w:rPr>
          <w:rFonts w:hint="cs"/>
          <w:rtl/>
        </w:rPr>
        <w:t>ی</w:t>
      </w:r>
      <w:r>
        <w:rPr>
          <w:rtl/>
        </w:rPr>
        <w:t xml:space="preserve"> کند. در شبکه سنجش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شکل</w:t>
      </w:r>
      <w:r>
        <w:t xml:space="preserve"> ------ 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اطلاعات مربوط به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حل</w:t>
      </w:r>
      <w:r>
        <w:rPr>
          <w:rFonts w:hint="cs"/>
          <w:rtl/>
        </w:rPr>
        <w:t>ی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مربوط به آتش جمع آو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گره محاسبات</w:t>
      </w:r>
      <w:r>
        <w:rPr>
          <w:rFonts w:hint="cs"/>
          <w:rtl/>
        </w:rPr>
        <w:t>ی</w:t>
      </w:r>
      <w:r>
        <w:rPr>
          <w:rtl/>
        </w:rPr>
        <w:t xml:space="preserve"> در پوشاک ، اطل</w:t>
      </w:r>
      <w:r>
        <w:rPr>
          <w:rFonts w:hint="eastAsia"/>
          <w:rtl/>
        </w:rPr>
        <w:t>اعات</w:t>
      </w:r>
      <w:r>
        <w:rPr>
          <w:rtl/>
        </w:rPr>
        <w:t xml:space="preserve"> جمع آور</w:t>
      </w:r>
      <w:r>
        <w:rPr>
          <w:rFonts w:hint="cs"/>
          <w:rtl/>
        </w:rPr>
        <w:t>ی</w:t>
      </w:r>
      <w:r>
        <w:rPr>
          <w:rtl/>
        </w:rPr>
        <w:t xml:space="preserve"> شده را در مدت زمان کوتاه</w:t>
      </w:r>
      <w:r>
        <w:rPr>
          <w:rFonts w:hint="cs"/>
          <w:rtl/>
        </w:rPr>
        <w:t>ی</w:t>
      </w:r>
      <w:r>
        <w:rPr>
          <w:rtl/>
        </w:rPr>
        <w:t xml:space="preserve">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 و داده ها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</w:t>
      </w:r>
      <w:r>
        <w:rPr>
          <w:rFonts w:hint="cs"/>
          <w:rtl/>
          <w:lang w:bidi="fa-IR"/>
        </w:rPr>
        <w:t xml:space="preserve">بکه </w:t>
      </w:r>
      <w:r>
        <w:t>ZIGBEE</w:t>
      </w:r>
      <w:r>
        <w:rPr>
          <w:rFonts w:hint="cs"/>
          <w:rtl/>
          <w:lang w:bidi="fa-IR"/>
        </w:rPr>
        <w:t xml:space="preserve"> </w:t>
      </w:r>
      <w:r>
        <w:rPr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نظارت و همکار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، به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منتقل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4C85234E" w14:textId="77777777" w:rsidR="00D27BFC" w:rsidRDefault="00D27BFC" w:rsidP="00D27BFC">
      <w:pPr>
        <w:ind w:left="-5" w:right="39"/>
      </w:pPr>
    </w:p>
    <w:p w14:paraId="2AA83A95" w14:textId="47C7D58F" w:rsidR="00D27BFC" w:rsidRDefault="00D27BFC" w:rsidP="00D27BFC">
      <w:pPr>
        <w:pStyle w:val="a8"/>
      </w:pPr>
      <w:r>
        <w:rPr>
          <w:rFonts w:hint="eastAsia"/>
          <w:rtl/>
        </w:rPr>
        <w:t>دوم</w:t>
      </w:r>
      <w:r>
        <w:rPr>
          <w:rtl/>
        </w:rPr>
        <w:t xml:space="preserve">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ار</w:t>
      </w:r>
      <w:r>
        <w:rPr>
          <w:rtl/>
        </w:rPr>
        <w:t xml:space="preserve"> عامل مأمور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برا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فراهم م</w:t>
      </w:r>
      <w:r>
        <w:rPr>
          <w:rFonts w:hint="cs"/>
          <w:rtl/>
        </w:rPr>
        <w:t>ی</w:t>
      </w:r>
      <w:r>
        <w:rPr>
          <w:rtl/>
        </w:rPr>
        <w:t xml:space="preserve"> کند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اطلاعات جمع آور</w:t>
      </w:r>
      <w:r>
        <w:rPr>
          <w:rFonts w:hint="cs"/>
          <w:rtl/>
        </w:rPr>
        <w:t>ی</w:t>
      </w:r>
      <w:r>
        <w:rPr>
          <w:rtl/>
        </w:rPr>
        <w:t xml:space="preserve"> شده توسط هر آتش نشان را جمع کرده و سطح خط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را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کند. اگر شرا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به حد</w:t>
      </w:r>
      <w:r>
        <w:rPr>
          <w:rFonts w:hint="cs"/>
          <w:rtl/>
        </w:rPr>
        <w:t>ی</w:t>
      </w:r>
      <w:r>
        <w:rPr>
          <w:rtl/>
        </w:rPr>
        <w:t xml:space="preserve"> سخت بود که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اقدام به آتش سوز</w:t>
      </w:r>
      <w:r>
        <w:rPr>
          <w:rFonts w:hint="cs"/>
          <w:rtl/>
        </w:rPr>
        <w:t>ی</w:t>
      </w:r>
      <w:r>
        <w:rPr>
          <w:rtl/>
        </w:rPr>
        <w:t xml:space="preserve"> را قطع کر</w:t>
      </w:r>
      <w:r>
        <w:rPr>
          <w:rFonts w:hint="eastAsia"/>
          <w:rtl/>
        </w:rPr>
        <w:t>د</w:t>
      </w:r>
      <w:r>
        <w:rPr>
          <w:rtl/>
        </w:rPr>
        <w:t xml:space="preserve"> ،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کل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پوش</w:t>
      </w:r>
      <w:r>
        <w:rPr>
          <w:rFonts w:hint="cs"/>
          <w:rtl/>
        </w:rPr>
        <w:t>ی</w:t>
      </w:r>
      <w:r>
        <w:rPr>
          <w:rFonts w:hint="eastAsia"/>
          <w:rtl/>
        </w:rPr>
        <w:t>دگان</w:t>
      </w:r>
      <w:r>
        <w:rPr>
          <w:rtl/>
        </w:rPr>
        <w:t xml:space="preserve">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ارسال م</w:t>
      </w:r>
      <w:r>
        <w:rPr>
          <w:rFonts w:hint="cs"/>
          <w:rtl/>
        </w:rPr>
        <w:t>ی</w:t>
      </w:r>
      <w:r>
        <w:rPr>
          <w:rtl/>
        </w:rPr>
        <w:t xml:space="preserve"> شود. در مقابل ، اگر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پوشاک ها اعلام کند که پوشنده آن در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جسم</w:t>
      </w:r>
      <w:r>
        <w:rPr>
          <w:rFonts w:hint="cs"/>
          <w:rtl/>
        </w:rPr>
        <w:t>ی</w:t>
      </w:r>
      <w:r>
        <w:rPr>
          <w:rtl/>
        </w:rPr>
        <w:t xml:space="preserve"> خوب</w:t>
      </w:r>
      <w:r>
        <w:rPr>
          <w:rFonts w:hint="cs"/>
          <w:rtl/>
        </w:rPr>
        <w:t>ی</w:t>
      </w:r>
      <w:r>
        <w:rPr>
          <w:rtl/>
        </w:rPr>
        <w:t xml:space="preserve"> نبوده و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حت</w:t>
      </w:r>
      <w:r>
        <w:rPr>
          <w:rFonts w:hint="cs"/>
          <w:rtl/>
        </w:rPr>
        <w:t>ی</w:t>
      </w:r>
      <w:r>
        <w:rPr>
          <w:rtl/>
        </w:rPr>
        <w:t xml:space="preserve"> بدتر از آن ،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است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Fonts w:hint="cs"/>
          <w:rtl/>
        </w:rPr>
        <w:t>ی</w:t>
      </w:r>
      <w:r>
        <w:rPr>
          <w:rtl/>
        </w:rPr>
        <w:t xml:space="preserve"> را ارسال م</w:t>
      </w:r>
      <w:r>
        <w:rPr>
          <w:rFonts w:hint="cs"/>
          <w:rtl/>
        </w:rPr>
        <w:t>ی</w:t>
      </w:r>
      <w:r>
        <w:rPr>
          <w:rtl/>
        </w:rPr>
        <w:t xml:space="preserve"> کند تا او را صدا کند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به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نجات ارسال کن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تمام داده 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بکه </w:t>
      </w:r>
      <w:r>
        <w:t xml:space="preserve">4G </w:t>
      </w:r>
      <w:r>
        <w:rPr>
          <w:rtl/>
        </w:rPr>
        <w:t>در ابر بارگذا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شود</w:t>
      </w:r>
      <w:r>
        <w:t>.</w:t>
      </w:r>
    </w:p>
    <w:p w14:paraId="12DC3867" w14:textId="77777777" w:rsidR="00D27BFC" w:rsidRDefault="00D27BFC" w:rsidP="00D27BFC">
      <w:pPr>
        <w:pStyle w:val="a8"/>
      </w:pPr>
    </w:p>
    <w:p w14:paraId="256C8BD4" w14:textId="77777777" w:rsidR="00D27BFC" w:rsidRDefault="00D27BFC" w:rsidP="00D27BFC">
      <w:pPr>
        <w:pStyle w:val="a8"/>
      </w:pPr>
      <w:r>
        <w:rPr>
          <w:rFonts w:hint="eastAsia"/>
          <w:rtl/>
        </w:rPr>
        <w:t>سوم</w:t>
      </w:r>
      <w:r>
        <w:rPr>
          <w:rtl/>
        </w:rPr>
        <w:t xml:space="preserve"> ،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نظارت مرکز</w:t>
      </w:r>
      <w:r>
        <w:rPr>
          <w:rFonts w:hint="cs"/>
          <w:rtl/>
        </w:rPr>
        <w:t>ی</w:t>
      </w:r>
      <w:r>
        <w:rPr>
          <w:rtl/>
        </w:rPr>
        <w:t xml:space="preserve"> ، مرکز فرمانده</w:t>
      </w:r>
      <w:r>
        <w:rPr>
          <w:rFonts w:hint="cs"/>
          <w:rtl/>
        </w:rPr>
        <w:t>ی</w:t>
      </w:r>
      <w:r>
        <w:rPr>
          <w:rtl/>
        </w:rPr>
        <w:t xml:space="preserve"> نجات سرانجام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ها</w:t>
      </w:r>
      <w:r>
        <w:rPr>
          <w:rFonts w:hint="cs"/>
          <w:rtl/>
        </w:rPr>
        <w:t>ی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را که توسط پوشاک آتش نشان</w:t>
      </w:r>
      <w:r>
        <w:rPr>
          <w:rFonts w:hint="cs"/>
          <w:rtl/>
        </w:rPr>
        <w:t>ی</w:t>
      </w:r>
      <w:r>
        <w:rPr>
          <w:rtl/>
        </w:rPr>
        <w:t xml:space="preserve"> و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ته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بار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پس از آن ، آنال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لند مدت را به منظور بهبود استراتژ</w:t>
      </w:r>
      <w:r>
        <w:rPr>
          <w:rFonts w:hint="cs"/>
          <w:rtl/>
        </w:rPr>
        <w:t>ی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به منظور افز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بهره ور</w:t>
      </w:r>
      <w:r>
        <w:rPr>
          <w:rFonts w:hint="cs"/>
          <w:rtl/>
        </w:rPr>
        <w:t>ی</w:t>
      </w:r>
      <w:r>
        <w:rPr>
          <w:rtl/>
        </w:rPr>
        <w:t xml:space="preserve"> از اقدامات آتش نشان</w:t>
      </w:r>
      <w:r>
        <w:rPr>
          <w:rFonts w:hint="cs"/>
          <w:rtl/>
        </w:rPr>
        <w:t>ی</w:t>
      </w:r>
      <w:r>
        <w:rPr>
          <w:rtl/>
        </w:rPr>
        <w:t xml:space="preserve"> و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انجام م</w:t>
      </w:r>
      <w:r>
        <w:rPr>
          <w:rFonts w:hint="cs"/>
          <w:rtl/>
        </w:rPr>
        <w:t>ی</w:t>
      </w:r>
      <w:r>
        <w:rPr>
          <w:rtl/>
        </w:rPr>
        <w:t xml:space="preserve"> ده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م</w:t>
      </w:r>
      <w:r>
        <w:rPr>
          <w:rFonts w:hint="cs"/>
          <w:rtl/>
        </w:rPr>
        <w:t>ی</w:t>
      </w:r>
      <w:r>
        <w:rPr>
          <w:rtl/>
        </w:rPr>
        <w:t xml:space="preserve"> تواند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سرو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tl/>
        </w:rPr>
        <w:t xml:space="preserve"> پشت</w:t>
      </w:r>
      <w:r>
        <w:rPr>
          <w:rFonts w:hint="cs"/>
          <w:rtl/>
        </w:rPr>
        <w:t>ی</w:t>
      </w:r>
      <w:r>
        <w:rPr>
          <w:rFonts w:hint="eastAsia"/>
          <w:rtl/>
        </w:rPr>
        <w:t>با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ارائه دهد</w:t>
      </w:r>
      <w:r>
        <w:t>.</w:t>
      </w:r>
    </w:p>
    <w:p w14:paraId="503D17A3" w14:textId="77777777" w:rsidR="00D27BFC" w:rsidRDefault="00D27BFC" w:rsidP="00D27BFC">
      <w:pPr>
        <w:pStyle w:val="a8"/>
      </w:pPr>
    </w:p>
    <w:p w14:paraId="52C096F7" w14:textId="77777777" w:rsidR="00D27BFC" w:rsidRDefault="00D27BFC" w:rsidP="00D27BFC">
      <w:pPr>
        <w:pStyle w:val="a8"/>
      </w:pPr>
      <w:r>
        <w:rPr>
          <w:rFonts w:hint="eastAsia"/>
          <w:rtl/>
        </w:rPr>
        <w:t>جراحات</w:t>
      </w:r>
      <w:r>
        <w:rPr>
          <w:rtl/>
        </w:rPr>
        <w:t xml:space="preserve"> آتش نشان همچن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شکل بهداشت</w:t>
      </w:r>
      <w:r>
        <w:rPr>
          <w:rFonts w:hint="cs"/>
          <w:rtl/>
        </w:rPr>
        <w:t>ی</w:t>
      </w:r>
      <w:r>
        <w:rPr>
          <w:rtl/>
        </w:rPr>
        <w:t xml:space="preserve"> مهم و قابل پ</w:t>
      </w:r>
      <w:r>
        <w:rPr>
          <w:rFonts w:hint="cs"/>
          <w:rtl/>
        </w:rPr>
        <w:t>ی</w:t>
      </w:r>
      <w:r>
        <w:rPr>
          <w:rFonts w:hint="eastAsia"/>
          <w:rtl/>
        </w:rPr>
        <w:t>ش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ست و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وشاک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</w:t>
      </w:r>
      <w:r>
        <w:rPr>
          <w:rFonts w:hint="cs"/>
          <w:rtl/>
        </w:rPr>
        <w:t>ی</w:t>
      </w:r>
      <w:r>
        <w:rPr>
          <w:rtl/>
        </w:rPr>
        <w:t xml:space="preserve"> است که با اجرا</w:t>
      </w:r>
      <w:r>
        <w:rPr>
          <w:rFonts w:hint="cs"/>
          <w:rtl/>
        </w:rPr>
        <w:t>ی</w:t>
      </w:r>
      <w:r>
        <w:rPr>
          <w:rtl/>
        </w:rPr>
        <w:t xml:space="preserve"> قو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خطر آس</w:t>
      </w:r>
      <w:r>
        <w:rPr>
          <w:rFonts w:hint="cs"/>
          <w:rtl/>
        </w:rPr>
        <w:t>ی</w:t>
      </w:r>
      <w:r>
        <w:rPr>
          <w:rFonts w:hint="eastAsia"/>
          <w:rtl/>
        </w:rPr>
        <w:t>ب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دگ</w:t>
      </w:r>
      <w:r>
        <w:rPr>
          <w:rFonts w:hint="cs"/>
          <w:rtl/>
        </w:rPr>
        <w:t>ی</w:t>
      </w:r>
      <w:r>
        <w:rPr>
          <w:rtl/>
        </w:rPr>
        <w:t xml:space="preserve"> را کاهش دهد.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ما با گسترش نت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طالعه در مناطق خاص کاربرد</w:t>
      </w:r>
      <w:r>
        <w:rPr>
          <w:rFonts w:hint="cs"/>
          <w:rtl/>
        </w:rPr>
        <w:t>ی</w:t>
      </w:r>
      <w:r>
        <w:rPr>
          <w:rtl/>
        </w:rPr>
        <w:t xml:space="preserve"> اعمال خواهد شد و الگو</w:t>
      </w:r>
      <w:r>
        <w:rPr>
          <w:rFonts w:hint="cs"/>
          <w:rtl/>
        </w:rPr>
        <w:t>ی</w:t>
      </w:r>
      <w:r>
        <w:rPr>
          <w:rtl/>
        </w:rPr>
        <w:t xml:space="preserve"> عمل</w:t>
      </w:r>
      <w:r>
        <w:rPr>
          <w:rFonts w:hint="cs"/>
          <w:rtl/>
        </w:rPr>
        <w:t>ی</w:t>
      </w:r>
      <w:r>
        <w:rPr>
          <w:rtl/>
        </w:rPr>
        <w:t xml:space="preserve"> ت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14A3BE29" w14:textId="77777777" w:rsidR="004458D1" w:rsidRPr="004458D1" w:rsidRDefault="004458D1" w:rsidP="004458D1">
      <w:pPr>
        <w:pStyle w:val="a8"/>
        <w:rPr>
          <w:lang w:bidi="fa-IR"/>
        </w:rPr>
      </w:pPr>
    </w:p>
    <w:p w14:paraId="388AEE51" w14:textId="5BE0182C" w:rsidR="00387D40" w:rsidRPr="001842F2" w:rsidRDefault="00387D40" w:rsidP="00306E8D">
      <w:pPr>
        <w:pStyle w:val="a8"/>
        <w:rPr>
          <w:rtl/>
          <w:lang w:bidi="fa-IR"/>
        </w:rPr>
      </w:pPr>
      <w:r w:rsidRPr="00387D40">
        <w:rPr>
          <w:rtl/>
          <w:lang w:bidi="fa-IR"/>
        </w:rPr>
        <w:t xml:space="preserve">در مقاله 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="00A05C3B">
        <w:rPr>
          <w:rtl/>
          <w:lang w:bidi="fa-IR"/>
        </w:rPr>
        <w:fldChar w:fldCharType="begin"/>
      </w:r>
      <w:r w:rsidR="00A652C9">
        <w:rPr>
          <w:rtl/>
          <w:lang w:bidi="fa-IR"/>
        </w:rPr>
        <w:instrText xml:space="preserve"> </w:instrText>
      </w:r>
      <w:r w:rsidR="00A652C9">
        <w:rPr>
          <w:lang w:bidi="fa-IR"/>
        </w:rPr>
        <w:instrText>ADDIN EN.CITE &lt;EndNote&gt;&lt;Cite&gt;&lt;Author&gt;Caya&lt;/Author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RecNum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Num&gt;&lt;DisplayText&gt;[</w:instrText>
      </w:r>
      <w:r w:rsidR="00A652C9">
        <w:rPr>
          <w:rtl/>
          <w:lang w:bidi="fa-IR"/>
        </w:rPr>
        <w:instrText>18</w:instrText>
      </w:r>
      <w:r w:rsidR="00A652C9">
        <w:rPr>
          <w:lang w:bidi="fa-IR"/>
        </w:rPr>
        <w:instrText>]&lt;/DisplayText&gt;&lt;record&gt;&lt;rec-number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-number&gt;&lt;foreign-keys&gt;&lt;key app="EN" db-id="z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xasp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efapp</w:instrText>
      </w:r>
      <w:r w:rsidR="00A652C9">
        <w:rPr>
          <w:rtl/>
          <w:lang w:bidi="fa-IR"/>
        </w:rPr>
        <w:instrText>0</w:instrText>
      </w:r>
      <w:r w:rsidR="00A652C9">
        <w:rPr>
          <w:lang w:bidi="fa-IR"/>
        </w:rPr>
        <w:instrText>ke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twvx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zatfs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zf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w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v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" timestamp="</w:instrText>
      </w:r>
      <w:r w:rsidR="00A652C9">
        <w:rPr>
          <w:rtl/>
          <w:lang w:bidi="fa-IR"/>
        </w:rPr>
        <w:instrText>1573854293</w:instrText>
      </w:r>
      <w:r w:rsidR="00A652C9">
        <w:rPr>
          <w:lang w:bidi="fa-IR"/>
        </w:rPr>
        <w:instrText>"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key&gt;&lt;/foreign-keys&gt;&lt;ref-type name="Conference Proceedings"&gt;</w:instrText>
      </w:r>
      <w:r w:rsidR="00A652C9">
        <w:rPr>
          <w:rtl/>
          <w:lang w:bidi="fa-IR"/>
        </w:rPr>
        <w:instrText>10</w:instrText>
      </w:r>
      <w:r w:rsidR="00A652C9">
        <w:rPr>
          <w:lang w:bidi="fa-IR"/>
        </w:rPr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  <w:lang w:bidi="fa-IR"/>
        </w:rPr>
        <w:instrText xml:space="preserve">, </w:instrText>
      </w:r>
      <w:r w:rsidR="00A652C9">
        <w:rPr>
          <w:lang w:bidi="fa-IR"/>
        </w:rPr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  <w:lang w:bidi="fa-IR"/>
        </w:rPr>
        <w:instrText>2018 3</w:instrText>
      </w:r>
      <w:r w:rsidR="00A652C9">
        <w:rPr>
          <w:lang w:bidi="fa-IR"/>
        </w:rPr>
        <w:instrText>rd International Conference on Computer and Communication Systems (ICCCS)&lt;/secondary-title&gt;&lt;/titles&gt;&lt;pages&gt;</w:instrText>
      </w:r>
      <w:r w:rsidR="00A652C9">
        <w:rPr>
          <w:rtl/>
          <w:lang w:bidi="fa-IR"/>
        </w:rPr>
        <w:instrText>362-366</w:instrText>
      </w:r>
      <w:r w:rsidR="00A652C9">
        <w:rPr>
          <w:lang w:bidi="fa-IR"/>
        </w:rPr>
        <w:instrText>&lt;/pages&gt;&lt;dates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/dates&gt;&lt;publisher&gt;IEEE&lt;/publisher&gt;&lt;isbn&gt;</w:instrText>
      </w:r>
      <w:r w:rsidR="00A652C9">
        <w:rPr>
          <w:rtl/>
          <w:lang w:bidi="fa-IR"/>
        </w:rPr>
        <w:instrText>1538663503</w:instrText>
      </w:r>
      <w:r w:rsidR="00A652C9">
        <w:rPr>
          <w:lang w:bidi="fa-IR"/>
        </w:rPr>
        <w:instrText>&lt;/isbn&gt;&lt;urls&gt;&lt;/urls&gt;&lt;/record&gt;&lt;/Cite&gt;&lt;/EndNote</w:instrText>
      </w:r>
      <w:r w:rsidR="00A652C9">
        <w:rPr>
          <w:rtl/>
          <w:lang w:bidi="fa-IR"/>
        </w:rPr>
        <w:instrText>&gt;</w:instrText>
      </w:r>
      <w:r w:rsidR="00A05C3B">
        <w:rPr>
          <w:rtl/>
          <w:lang w:bidi="fa-IR"/>
        </w:rPr>
        <w:fldChar w:fldCharType="separate"/>
      </w:r>
      <w:r w:rsidR="00A652C9">
        <w:rPr>
          <w:noProof/>
          <w:rtl/>
          <w:lang w:bidi="fa-IR"/>
        </w:rPr>
        <w:t>[18]</w:t>
      </w:r>
      <w:r w:rsidR="00A05C3B">
        <w:rPr>
          <w:rtl/>
          <w:lang w:bidi="fa-IR"/>
        </w:rPr>
        <w:fldChar w:fldCharType="end"/>
      </w:r>
      <w:r w:rsidRPr="00387D40">
        <w:rPr>
          <w:rtl/>
          <w:lang w:bidi="fa-IR"/>
        </w:rPr>
        <w:t>، تحق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ا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صورت گرفته است که 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دهنده</w:t>
      </w:r>
      <w:r w:rsidR="00706379">
        <w:rPr>
          <w:rFonts w:hint="cs"/>
          <w:rtl/>
          <w:lang w:bidi="fa-IR"/>
        </w:rPr>
        <w:t xml:space="preserve">‌ای </w:t>
      </w:r>
      <w:r w:rsidR="00440487">
        <w:rPr>
          <w:rFonts w:hint="cs"/>
          <w:rtl/>
          <w:lang w:bidi="fa-IR"/>
        </w:rPr>
        <w:t>جهت</w:t>
      </w:r>
      <w:r w:rsidRPr="00387D40">
        <w:rPr>
          <w:rtl/>
          <w:lang w:bidi="fa-IR"/>
        </w:rPr>
        <w:t xml:space="preserve"> ام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تر</w:t>
      </w:r>
      <w:r w:rsidR="00440487">
        <w:rPr>
          <w:rFonts w:hint="cs"/>
          <w:rtl/>
          <w:lang w:bidi="fa-IR"/>
        </w:rPr>
        <w:t xml:space="preserve"> 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ان در محل کار فراهم </w:t>
      </w:r>
      <w:r w:rsidR="000C71AC">
        <w:rPr>
          <w:rFonts w:hint="cs"/>
          <w:rtl/>
          <w:lang w:bidi="fa-IR"/>
        </w:rPr>
        <w:t>می‌</w:t>
      </w:r>
      <w:r w:rsidRPr="00387D40">
        <w:rPr>
          <w:rtl/>
          <w:lang w:bidi="fa-IR"/>
        </w:rPr>
        <w:t>کند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در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پ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اهن</w:t>
      </w:r>
      <w:r w:rsidRPr="00387D40">
        <w:rPr>
          <w:rtl/>
          <w:lang w:bidi="fa-IR"/>
        </w:rPr>
        <w:t xml:space="preserve"> </w:t>
      </w:r>
      <w:r w:rsidR="00706379" w:rsidRPr="00387D40">
        <w:rPr>
          <w:rtl/>
          <w:lang w:bidi="fa-IR"/>
        </w:rPr>
        <w:t>طراح</w:t>
      </w:r>
      <w:r w:rsidR="00706379" w:rsidRPr="00387D40">
        <w:rPr>
          <w:rFonts w:hint="cs"/>
          <w:rtl/>
          <w:lang w:bidi="fa-IR"/>
        </w:rPr>
        <w:t>ی</w:t>
      </w:r>
      <w:r w:rsidR="00706379" w:rsidRPr="00387D40">
        <w:rPr>
          <w:rtl/>
          <w:lang w:bidi="fa-IR"/>
        </w:rPr>
        <w:t xml:space="preserve"> شده است </w:t>
      </w:r>
      <w:r w:rsidR="00706379">
        <w:rPr>
          <w:rFonts w:hint="cs"/>
          <w:rtl/>
          <w:lang w:bidi="fa-IR"/>
        </w:rPr>
        <w:t>که</w:t>
      </w:r>
      <w:r w:rsidRPr="00387D40">
        <w:rPr>
          <w:rtl/>
          <w:lang w:bidi="fa-IR"/>
        </w:rPr>
        <w:t xml:space="preserve">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کت و شلوار محافظ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قرار می‌گیرد 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دستگاه قادر است ضربان قلب را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نظر داشته باشد ، موق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را نسبت به وض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خود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هد ، غلظت گاز </w:t>
      </w:r>
      <w:r w:rsidRPr="00387D40">
        <w:rPr>
          <w:lang w:bidi="fa-IR"/>
        </w:rPr>
        <w:t>CO</w:t>
      </w:r>
      <w:r w:rsidRPr="00387D40">
        <w:rPr>
          <w:rtl/>
          <w:lang w:bidi="fa-IR"/>
        </w:rPr>
        <w:t xml:space="preserve"> را در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اده و دم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را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ند.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، به طور ک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شامل سنسورها و م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روکنترلر</w:t>
      </w:r>
      <w:r w:rsidRPr="00387D40">
        <w:rPr>
          <w:rtl/>
          <w:lang w:bidi="fa-IR"/>
        </w:rPr>
        <w:t xml:space="preserve"> است که از ط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</w:t>
      </w:r>
      <w:r w:rsidRPr="00387D40">
        <w:rPr>
          <w:rtl/>
          <w:lang w:bidi="fa-IR"/>
        </w:rPr>
        <w:t xml:space="preserve"> </w:t>
      </w:r>
      <w:r w:rsidRPr="00D8028F">
        <w:rPr>
          <w:rtl/>
        </w:rPr>
        <w:t>فن</w:t>
      </w:r>
      <w:r w:rsidR="00D8028F">
        <w:t>‌</w:t>
      </w:r>
      <w:r w:rsidRPr="00D8028F">
        <w:rPr>
          <w:rtl/>
        </w:rPr>
        <w:t>آور</w:t>
      </w:r>
      <w:r w:rsidRPr="00D8028F">
        <w:rPr>
          <w:rFonts w:hint="cs"/>
          <w:rtl/>
        </w:rPr>
        <w:t>ی</w:t>
      </w:r>
      <w:r w:rsidRPr="00387D40">
        <w:rPr>
          <w:rtl/>
          <w:lang w:bidi="fa-IR"/>
        </w:rPr>
        <w:t xml:space="preserve"> نساج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لکترو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و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دستگاه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گ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در لباس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به صورت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پارچه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طراحی </w:t>
      </w:r>
      <w:r w:rsidRPr="00387D40">
        <w:rPr>
          <w:rtl/>
          <w:lang w:bidi="fa-IR"/>
        </w:rPr>
        <w:t xml:space="preserve">شده است. </w:t>
      </w:r>
      <w:r w:rsidR="00B2662D">
        <w:rPr>
          <w:rtl/>
          <w:lang w:bidi="fa-IR"/>
        </w:rPr>
        <w:t>داده‌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شده بصورت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توسط دستگاه منتقل</w:t>
      </w:r>
      <w:r w:rsidR="003A6E5B">
        <w:rPr>
          <w:rFonts w:hint="cs"/>
          <w:rtl/>
          <w:lang w:bidi="fa-IR"/>
        </w:rPr>
        <w:t xml:space="preserve"> </w:t>
      </w:r>
      <w:r w:rsidR="00F07A7D">
        <w:rPr>
          <w:rFonts w:hint="cs"/>
          <w:rtl/>
          <w:lang w:bidi="fa-IR"/>
        </w:rPr>
        <w:t>می‌شود</w:t>
      </w:r>
      <w:r w:rsidRPr="00387D40">
        <w:rPr>
          <w:rtl/>
          <w:lang w:bidi="fa-IR"/>
        </w:rPr>
        <w:t xml:space="preserve"> </w:t>
      </w:r>
      <w:r w:rsidR="003A6E5B">
        <w:rPr>
          <w:rFonts w:hint="cs"/>
          <w:rtl/>
          <w:lang w:bidi="fa-IR"/>
        </w:rPr>
        <w:t>تا</w:t>
      </w:r>
      <w:r w:rsidRPr="00387D40">
        <w:rPr>
          <w:rtl/>
          <w:lang w:bidi="fa-IR"/>
        </w:rPr>
        <w:t xml:space="preserve"> توسط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رئ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</w:t>
      </w:r>
      <w:r w:rsidRPr="00387D40">
        <w:rPr>
          <w:rtl/>
          <w:lang w:bidi="fa-IR"/>
        </w:rPr>
        <w:t xml:space="preserve"> عمل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ات</w:t>
      </w:r>
      <w:r w:rsidRPr="00387D40">
        <w:rPr>
          <w:rtl/>
          <w:lang w:bidi="fa-IR"/>
        </w:rPr>
        <w:t xml:space="preserve"> بر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نظارت بر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استفاده شود. وق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ده</w:t>
      </w:r>
      <w:r w:rsidR="003A6E5B">
        <w:rPr>
          <w:rFonts w:hint="cs"/>
          <w:rtl/>
          <w:lang w:bidi="fa-IR"/>
        </w:rPr>
        <w:t>‌</w:t>
      </w:r>
      <w:r w:rsidR="003A6E5B">
        <w:rPr>
          <w:rFonts w:hint="eastAsia"/>
          <w:rtl/>
          <w:lang w:bidi="fa-IR"/>
        </w:rPr>
        <w:t>‌</w:t>
      </w:r>
      <w:r w:rsidRPr="00387D40">
        <w:rPr>
          <w:rtl/>
          <w:lang w:bidi="fa-IR"/>
        </w:rPr>
        <w:t>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tl/>
          <w:lang w:bidi="fa-IR"/>
        </w:rPr>
        <w:t xml:space="preserve"> شده از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مقدار آستانه مشخص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Pr="00387D40">
        <w:rPr>
          <w:rtl/>
          <w:lang w:bidi="fa-IR"/>
        </w:rPr>
        <w:lastRenderedPageBreak/>
        <w:t xml:space="preserve">فراتر روند ،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با استفاده از زنگ </w:t>
      </w:r>
      <w:r w:rsidR="003A6E5B">
        <w:rPr>
          <w:rFonts w:hint="cs"/>
          <w:rtl/>
          <w:lang w:bidi="fa-IR"/>
        </w:rPr>
        <w:t xml:space="preserve">، </w:t>
      </w:r>
      <w:r w:rsidRPr="00387D40">
        <w:rPr>
          <w:rtl/>
          <w:lang w:bidi="fa-IR"/>
        </w:rPr>
        <w:t xml:space="preserve">نور و صدا مطلع </w:t>
      </w:r>
      <w:r w:rsidR="00F07A7D">
        <w:rPr>
          <w:rtl/>
          <w:lang w:bidi="fa-IR"/>
        </w:rPr>
        <w:t>می‌شود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نگام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ه در برابر حسگر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ج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ا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خاص آزم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</w:t>
      </w:r>
      <w:r w:rsidRPr="00387D40">
        <w:rPr>
          <w:rtl/>
          <w:lang w:bidi="fa-IR"/>
        </w:rPr>
        <w:t xml:space="preserve"> شده و در برابر مقاومت در معرض رطوبت مقاومت کرده ، عمل</w:t>
      </w:r>
      <w:r w:rsidRPr="00387D40">
        <w:rPr>
          <w:rFonts w:hint="eastAsia"/>
          <w:rtl/>
          <w:lang w:bidi="fa-IR"/>
        </w:rPr>
        <w:t>کرد</w:t>
      </w:r>
      <w:r w:rsidRPr="00387D40">
        <w:rPr>
          <w:rtl/>
          <w:lang w:bidi="fa-IR"/>
        </w:rPr>
        <w:t xml:space="preserve"> خو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شته است. ارتباط 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به طور مداوم با دستگاه نظارت برقرار شد</w:t>
      </w:r>
      <w:r w:rsidR="003A6E5B">
        <w:rPr>
          <w:rFonts w:hint="cs"/>
          <w:rtl/>
          <w:lang w:bidi="fa-IR"/>
        </w:rPr>
        <w:t>ه است</w:t>
      </w:r>
      <w:r w:rsidRPr="00387D40">
        <w:rPr>
          <w:rtl/>
          <w:lang w:bidi="fa-IR"/>
        </w:rPr>
        <w:t>.</w:t>
      </w:r>
    </w:p>
    <w:p w14:paraId="74A9F12E" w14:textId="55A2F400" w:rsidR="002C1425" w:rsidRPr="001842F2" w:rsidRDefault="002C1425" w:rsidP="00306E8D">
      <w:pPr>
        <w:pStyle w:val="a8"/>
      </w:pPr>
      <w:r w:rsidRPr="001842F2">
        <w:rPr>
          <w:rFonts w:hint="cs"/>
          <w:rtl/>
        </w:rPr>
        <w:t xml:space="preserve">این سیستم از طریق فرستنده </w:t>
      </w:r>
      <w:r w:rsidR="003A6E5B">
        <w:rPr>
          <w:rFonts w:hint="cs"/>
          <w:rtl/>
        </w:rPr>
        <w:t>داده</w:t>
      </w:r>
      <w:r w:rsidR="003A6E5B">
        <w:rPr>
          <w:rFonts w:hint="eastAsia"/>
          <w:rtl/>
        </w:rPr>
        <w:t>‌</w:t>
      </w:r>
      <w:r w:rsidR="003A6E5B">
        <w:rPr>
          <w:rFonts w:hint="cs"/>
          <w:rtl/>
        </w:rPr>
        <w:t xml:space="preserve">ها را </w:t>
      </w:r>
      <w:r w:rsidRPr="001842F2">
        <w:rPr>
          <w:rFonts w:hint="cs"/>
          <w:rtl/>
        </w:rPr>
        <w:t xml:space="preserve">به صورت بی سیم </w:t>
      </w:r>
      <w:r w:rsidRPr="001842F2">
        <w:rPr>
          <w:rtl/>
        </w:rPr>
        <w:t xml:space="preserve">به دستگاه نظارت ارسال </w:t>
      </w:r>
      <w:r w:rsidR="00B2662D">
        <w:rPr>
          <w:rtl/>
        </w:rPr>
        <w:t>می‌کند</w:t>
      </w:r>
      <w:r w:rsidRPr="001842F2">
        <w:rPr>
          <w:rtl/>
        </w:rPr>
        <w:t xml:space="preserve">. سیستم لباس زیر </w:t>
      </w:r>
      <w:r w:rsidR="00B2662D">
        <w:rPr>
          <w:rtl/>
        </w:rPr>
        <w:t>داده‌ها</w:t>
      </w:r>
      <w:r w:rsidRPr="001842F2">
        <w:rPr>
          <w:rtl/>
        </w:rPr>
        <w:t xml:space="preserve"> را پردازش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 و</w:t>
      </w:r>
      <w:r w:rsidR="003A6E5B">
        <w:rPr>
          <w:rFonts w:hint="cs"/>
          <w:rtl/>
        </w:rPr>
        <w:t xml:space="preserve"> به</w:t>
      </w:r>
      <w:r w:rsidRPr="001842F2">
        <w:rPr>
          <w:rtl/>
        </w:rPr>
        <w:t xml:space="preserve"> </w:t>
      </w:r>
      <w:r w:rsidR="00B2662D">
        <w:rPr>
          <w:rtl/>
        </w:rPr>
        <w:t>آتش‌نشان</w:t>
      </w:r>
      <w:r w:rsidRPr="001842F2">
        <w:rPr>
          <w:rtl/>
        </w:rPr>
        <w:t xml:space="preserve"> از طریق نشانگرها هشدار می</w:t>
      </w:r>
      <w:r w:rsidR="003A6E5B">
        <w:rPr>
          <w:rFonts w:hint="cs"/>
          <w:rtl/>
        </w:rPr>
        <w:t>‌</w:t>
      </w:r>
      <w:r w:rsidRPr="001842F2">
        <w:rPr>
          <w:rtl/>
        </w:rPr>
        <w:t xml:space="preserve">دهد در حالی که سیستم نظارت </w:t>
      </w:r>
      <w:r w:rsidR="00B2662D">
        <w:rPr>
          <w:rtl/>
        </w:rPr>
        <w:t>داده‌ها</w:t>
      </w:r>
      <w:r w:rsidRPr="001842F2">
        <w:rPr>
          <w:rtl/>
        </w:rPr>
        <w:t xml:space="preserve">ی به دست آمده از سنسورها </w:t>
      </w:r>
      <w:r w:rsidR="003A6E5B">
        <w:rPr>
          <w:rFonts w:hint="cs"/>
          <w:rtl/>
        </w:rPr>
        <w:t xml:space="preserve">را </w:t>
      </w:r>
      <w:r w:rsidRPr="001842F2">
        <w:rPr>
          <w:rtl/>
        </w:rPr>
        <w:t>به صورت عددی نمایش می</w:t>
      </w:r>
      <w:r w:rsidR="003A6E5B">
        <w:rPr>
          <w:rFonts w:hint="cs"/>
          <w:rtl/>
        </w:rPr>
        <w:t>‌</w:t>
      </w:r>
      <w:r w:rsidRPr="001842F2">
        <w:rPr>
          <w:rtl/>
        </w:rPr>
        <w:t>دهد. نرم افزاری ساخته شده است که داده</w:t>
      </w:r>
      <w:r w:rsidR="003A6E5B">
        <w:rPr>
          <w:rFonts w:hint="cs"/>
          <w:rtl/>
        </w:rPr>
        <w:t>‌</w:t>
      </w:r>
      <w:r w:rsidRPr="001842F2">
        <w:rPr>
          <w:rtl/>
        </w:rPr>
        <w:t>های سنسورها و شتاب سنج را جمع آوری و تجزیه و تحلی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از نرم افزار</w:t>
      </w:r>
      <w:r w:rsidRPr="001842F2">
        <w:t xml:space="preserve"> Arduino </w:t>
      </w:r>
      <w:r w:rsidRPr="001842F2">
        <w:rPr>
          <w:rtl/>
        </w:rPr>
        <w:t>در واسطه با دستگاه سخت افزاری با استفاده از زبان برنامه نویسی</w:t>
      </w:r>
      <w:r w:rsidRPr="001842F2">
        <w:t xml:space="preserve"> C </w:t>
      </w:r>
      <w:r w:rsidRPr="001842F2">
        <w:rPr>
          <w:rtl/>
        </w:rPr>
        <w:t xml:space="preserve">استفاده </w:t>
      </w:r>
      <w:r w:rsidR="00F07A7D">
        <w:rPr>
          <w:rtl/>
        </w:rPr>
        <w:t>می‌ش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Pr="001842F2">
        <w:t>.</w:t>
      </w:r>
    </w:p>
    <w:p w14:paraId="36966C5F" w14:textId="54E2A205" w:rsidR="002C1425" w:rsidRPr="001842F2" w:rsidRDefault="002C1425" w:rsidP="00306E8D">
      <w:pPr>
        <w:pStyle w:val="a8"/>
        <w:rPr>
          <w:rtl/>
          <w:lang w:bidi="fa-IR"/>
        </w:rPr>
      </w:pPr>
      <w:r w:rsidRPr="001842F2">
        <w:br/>
      </w:r>
      <w:r w:rsidRPr="001842F2">
        <w:rPr>
          <w:rtl/>
        </w:rPr>
        <w:t xml:space="preserve">این سیستم به گونه ای طراحی شده است که در حین کار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ان کار کند. با خواندن </w:t>
      </w:r>
      <w:r w:rsidR="00B2662D">
        <w:rPr>
          <w:rtl/>
        </w:rPr>
        <w:t>داده‌ها</w:t>
      </w:r>
      <w:r w:rsidRPr="001842F2">
        <w:rPr>
          <w:rtl/>
        </w:rPr>
        <w:t xml:space="preserve">ی جمع آوری شده توسط سنسورهای مختلف متصل به لباس زیر مانند ضربان قلب ، دمای محیط ، وضعیت و غلظت مونوکسید کربن آغاز </w:t>
      </w:r>
      <w:r w:rsidR="00F07A7D">
        <w:rPr>
          <w:rtl/>
        </w:rPr>
        <w:t>می‌شود</w:t>
      </w:r>
      <w:r w:rsidRPr="001842F2">
        <w:rPr>
          <w:rtl/>
        </w:rPr>
        <w:t>. این به عنوان ورودی سیستم عم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آردوینو که در پوشاک وصل شده است ، اطلاعات بدست آمده از سنسورها را پردازش می</w:t>
      </w:r>
      <w:r w:rsidR="003A6E5B">
        <w:rPr>
          <w:rFonts w:hint="eastAsia"/>
          <w:rtl/>
        </w:rPr>
        <w:t>‌</w:t>
      </w:r>
      <w:r w:rsidRPr="001842F2">
        <w:rPr>
          <w:rtl/>
        </w:rPr>
        <w:t>کند. و مشخص خواهد کرد که آیا سیگنال های حیاتی به دست آمده به عنوان شرایط کاری مهم در نظر گرفته شده اند</w:t>
      </w:r>
      <w:r w:rsidR="003A6E5B">
        <w:rPr>
          <w:rFonts w:hint="cs"/>
          <w:rtl/>
        </w:rPr>
        <w:t xml:space="preserve"> یا خیر </w:t>
      </w:r>
      <w:r w:rsidRPr="001842F2">
        <w:rPr>
          <w:rtl/>
        </w:rPr>
        <w:t xml:space="preserve">. برای قسمت خروجی ، نتیجه فرایند به عنوان یک نشانگر هشدار دهنده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 (کاربر) و رئیس عملیات (ناظر) نمایش داده </w:t>
      </w:r>
      <w:r w:rsidR="00F07A7D">
        <w:rPr>
          <w:rtl/>
        </w:rPr>
        <w:t>می‌شود</w:t>
      </w:r>
      <w:r w:rsidRPr="001842F2">
        <w:t>.</w:t>
      </w:r>
    </w:p>
    <w:p w14:paraId="43C83953" w14:textId="6A20D82E" w:rsidR="002C1425" w:rsidRPr="00287B21" w:rsidRDefault="003A6E5B" w:rsidP="00306E8D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شکل (</w:t>
      </w:r>
      <w:r w:rsidR="00C47A39">
        <w:rPr>
          <w:rFonts w:hint="cs"/>
          <w:sz w:val="28"/>
          <w:rtl/>
        </w:rPr>
        <w:t>9</w:t>
      </w:r>
      <w:r>
        <w:rPr>
          <w:rFonts w:hint="cs"/>
          <w:rtl/>
          <w:lang w:bidi="fa-IR"/>
        </w:rPr>
        <w:t>-2)</w:t>
      </w:r>
      <w:r w:rsidR="002C1425" w:rsidRPr="001842F2">
        <w:rPr>
          <w:rFonts w:hint="cs"/>
          <w:rtl/>
        </w:rPr>
        <w:t>طراحی لباس زیر سخت افزار سیستم پیشنهادی را نشان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دهد</w:t>
      </w:r>
      <w:r w:rsidR="002C1425" w:rsidRPr="001842F2">
        <w:rPr>
          <w:rFonts w:hint="cs"/>
        </w:rPr>
        <w:t xml:space="preserve">. </w:t>
      </w:r>
      <w:r w:rsidR="002C1425" w:rsidRPr="001842F2">
        <w:rPr>
          <w:rFonts w:hint="cs"/>
          <w:rtl/>
        </w:rPr>
        <w:t>این ترکیب</w:t>
      </w:r>
      <w:r w:rsidR="0063342B">
        <w:rPr>
          <w:rFonts w:hint="cs"/>
          <w:rtl/>
          <w:lang w:bidi="fa-IR"/>
        </w:rPr>
        <w:t>ی</w:t>
      </w:r>
      <w:r w:rsidR="002C1425" w:rsidRPr="001842F2">
        <w:rPr>
          <w:rFonts w:hint="cs"/>
          <w:rtl/>
        </w:rPr>
        <w:t xml:space="preserve"> از لباس زیر </w:t>
      </w:r>
      <w:r w:rsidR="00B2662D">
        <w:rPr>
          <w:rFonts w:hint="cs"/>
          <w:rtl/>
        </w:rPr>
        <w:t>آتش‌نشان</w:t>
      </w:r>
      <w:r w:rsidR="002C1425" w:rsidRPr="001842F2">
        <w:rPr>
          <w:rFonts w:hint="cs"/>
          <w:rtl/>
        </w:rPr>
        <w:t xml:space="preserve"> با سنسورها </w:t>
      </w:r>
      <w:r w:rsidR="0063342B">
        <w:rPr>
          <w:rFonts w:hint="cs"/>
          <w:rtl/>
        </w:rPr>
        <w:t>می‌باشد که</w:t>
      </w:r>
      <w:r w:rsidR="002C1425" w:rsidRPr="001842F2">
        <w:rPr>
          <w:rFonts w:hint="cs"/>
        </w:rPr>
        <w:t xml:space="preserve"> </w:t>
      </w:r>
      <w:r w:rsidR="002C1425" w:rsidRPr="001842F2">
        <w:rPr>
          <w:rFonts w:hint="cs"/>
          <w:rtl/>
        </w:rPr>
        <w:t xml:space="preserve">برای تسهیل اتصال ، </w:t>
      </w:r>
      <w:r w:rsidR="0063342B">
        <w:rPr>
          <w:rFonts w:hint="cs"/>
          <w:rtl/>
        </w:rPr>
        <w:t>نخ‌های</w:t>
      </w:r>
      <w:r w:rsidR="002C1425" w:rsidRPr="001842F2">
        <w:rPr>
          <w:rFonts w:hint="cs"/>
          <w:rtl/>
        </w:rPr>
        <w:t xml:space="preserve"> رسانا در لباس بافته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شوند</w:t>
      </w:r>
      <w:r w:rsidR="002C1425" w:rsidRPr="001842F2">
        <w:rPr>
          <w:rFonts w:hint="cs"/>
        </w:rPr>
        <w:t xml:space="preserve">. </w:t>
      </w:r>
      <w:r w:rsidR="00B2662D">
        <w:rPr>
          <w:rFonts w:hint="cs"/>
          <w:rtl/>
        </w:rPr>
        <w:t>داده‌ها</w:t>
      </w:r>
      <w:r w:rsidR="002C1425" w:rsidRPr="001842F2">
        <w:rPr>
          <w:rFonts w:hint="cs"/>
          <w:rtl/>
        </w:rPr>
        <w:t xml:space="preserve"> از طری</w:t>
      </w:r>
      <w:r w:rsidR="002C1425">
        <w:rPr>
          <w:rFonts w:hint="cs"/>
          <w:rtl/>
        </w:rPr>
        <w:t>ق آردوینو پردازش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شوند و یک ماژول بی سیم امکان انتقال داده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های ب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سیم را برای نظارت بر زمان واقعی رئیس عملیات فراهم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ک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 xml:space="preserve">در نظر گرفته شده است که سنسورها برای به دست آوردن نتایج دقیق و کاهش ناراحتی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هنگام کار با وجود ماژول در نظر گرفت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شو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مونوکسید کربن در قسمت گردن زیر لباس که در نزدیکی راه هوایی بینی قرار دارد قرار می گیر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این امر به منظور ارائه غلظت</w:t>
      </w:r>
      <w:r w:rsidR="002C1425">
        <w:rPr>
          <w:rFonts w:hint="cs"/>
        </w:rPr>
        <w:t xml:space="preserve"> CO </w:t>
      </w:r>
      <w:r w:rsidR="002C1425">
        <w:rPr>
          <w:rFonts w:hint="cs"/>
          <w:rtl/>
        </w:rPr>
        <w:t xml:space="preserve">است كه احتمالاً توسط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استنشاق </w:t>
      </w:r>
      <w:r w:rsidR="00F07A7D">
        <w:rPr>
          <w:rFonts w:hint="cs"/>
          <w:rtl/>
        </w:rPr>
        <w:t>می‌شو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ضربان نبض در قفسه سینه یا مچ دست قرار می گیرد که سیگنال های پالس بالایی را ارائ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ده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شتاب سنج در جایی قرار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گیرد ک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تواند وضعیت کاربر را به دست آورد و در گرایش به راحتی تغییر نک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="002C1425">
        <w:t>.</w:t>
      </w:r>
    </w:p>
    <w:p w14:paraId="734C038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4631800E" w14:textId="7AABB909" w:rsidR="002C1425" w:rsidRDefault="00E47C0F" w:rsidP="00D8028F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lastRenderedPageBreak/>
        <w:drawing>
          <wp:inline distT="0" distB="0" distL="0" distR="0" wp14:anchorId="3B351251" wp14:editId="7682B8CC">
            <wp:extent cx="4693920" cy="2788920"/>
            <wp:effectExtent l="0" t="0" r="0" b="0"/>
            <wp:docPr id="53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3920" cy="2788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68854" w14:textId="2F08D44F" w:rsidR="00D8028F" w:rsidRDefault="00D8028F" w:rsidP="00D8028F">
      <w:pPr>
        <w:pStyle w:val="-"/>
        <w:rPr>
          <w:rFonts w:cs="Arial"/>
          <w:rtl/>
        </w:rPr>
      </w:pPr>
    </w:p>
    <w:p w14:paraId="6B1CCF7B" w14:textId="7F6E3FCA" w:rsidR="00B2662D" w:rsidRDefault="00B2662D" w:rsidP="00B2662D">
      <w:pPr>
        <w:pStyle w:val="a2"/>
        <w:rPr>
          <w:rtl/>
        </w:rPr>
      </w:pPr>
      <w:bookmarkStart w:id="54" w:name="_Toc36685111"/>
      <w:r>
        <w:rPr>
          <w:rFonts w:hint="cs"/>
          <w:rtl/>
        </w:rPr>
        <w:t>لباس زیر طراحی شده برای آتش‌نشانان</w:t>
      </w:r>
      <w:bookmarkEnd w:id="54"/>
    </w:p>
    <w:p w14:paraId="526BA2CD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56ACA455" w14:textId="0688B003" w:rsidR="0063342B" w:rsidRDefault="002C1425" w:rsidP="00306E8D">
      <w:pPr>
        <w:pStyle w:val="a8"/>
        <w:rPr>
          <w:rtl/>
        </w:rPr>
      </w:pPr>
      <w:r w:rsidRPr="002C1425">
        <w:rPr>
          <w:rFonts w:ascii="Arial" w:hAnsi="Arial" w:cs="Arial" w:hint="cs"/>
          <w:rtl/>
        </w:rPr>
        <w:t xml:space="preserve">در مقاله ی </w:t>
      </w:r>
      <w:r w:rsidR="00A05C3B">
        <w:rPr>
          <w:rFonts w:ascii="Arial" w:hAnsi="Arial" w:cs="Arial"/>
          <w:rtl/>
        </w:rPr>
        <w:fldChar w:fldCharType="begin"/>
      </w:r>
      <w:r w:rsidR="00A652C9">
        <w:rPr>
          <w:rFonts w:ascii="Arial" w:hAnsi="Arial" w:cs="Arial"/>
          <w:rtl/>
        </w:rPr>
        <w:instrText xml:space="preserve"> </w:instrText>
      </w:r>
      <w:r w:rsidR="00A652C9">
        <w:rPr>
          <w:rFonts w:ascii="Arial" w:hAnsi="Arial" w:cs="Arial"/>
        </w:rPr>
        <w:instrText>ADDIN EN.CITE &lt;EndNote&gt;&lt;Cite&gt;&lt;Author&gt;Al Hamadi&lt;/Author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RecNum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Num&gt;&lt;DisplayText&gt;[</w:instrText>
      </w:r>
      <w:r w:rsidR="00A652C9">
        <w:rPr>
          <w:rFonts w:ascii="Arial" w:hAnsi="Arial" w:cs="Arial"/>
          <w:rtl/>
        </w:rPr>
        <w:instrText>19</w:instrText>
      </w:r>
      <w:r w:rsidR="00A652C9">
        <w:rPr>
          <w:rFonts w:ascii="Arial" w:hAnsi="Arial" w:cs="Arial"/>
        </w:rPr>
        <w:instrText>]&lt;/DisplayText&gt;&lt;record&gt;&lt;rec-number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-number&gt;&lt;foreign-keys&gt;&lt;key app="EN" db-id="z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xasp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efapp</w:instrText>
      </w:r>
      <w:r w:rsidR="00A652C9">
        <w:rPr>
          <w:rFonts w:ascii="Arial" w:hAnsi="Arial" w:cs="Arial"/>
          <w:rtl/>
        </w:rPr>
        <w:instrText>0</w:instrText>
      </w:r>
      <w:r w:rsidR="00A652C9">
        <w:rPr>
          <w:rFonts w:ascii="Arial" w:hAnsi="Arial" w:cs="Arial"/>
        </w:rPr>
        <w:instrText>ke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twvx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zatfs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zf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w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v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" timestamp="</w:instrText>
      </w:r>
      <w:r w:rsidR="00A652C9">
        <w:rPr>
          <w:rFonts w:ascii="Arial" w:hAnsi="Arial" w:cs="Arial"/>
          <w:rtl/>
        </w:rPr>
        <w:instrText>1573854374</w:instrText>
      </w:r>
      <w:r w:rsidR="00A652C9">
        <w:rPr>
          <w:rFonts w:ascii="Arial" w:hAnsi="Arial" w:cs="Arial"/>
        </w:rPr>
        <w:instrText>"&gt;</w:instrText>
      </w:r>
      <w:r w:rsidR="00A652C9">
        <w:rPr>
          <w:rFonts w:ascii="Arial" w:hAnsi="Arial" w:cs="Arial"/>
          <w:rtl/>
        </w:rPr>
        <w:instrText>27&lt;/</w:instrText>
      </w:r>
      <w:r w:rsidR="00A652C9">
        <w:rPr>
          <w:rFonts w:ascii="Arial" w:hAnsi="Arial" w:cs="Arial"/>
        </w:rPr>
        <w:instrText>key&gt;&lt;/foreign-keys&gt;&lt;ref-type name="Conference Proceedings"&gt;</w:instrText>
      </w:r>
      <w:r w:rsidR="00A652C9">
        <w:rPr>
          <w:rFonts w:ascii="Arial" w:hAnsi="Arial" w:cs="Arial"/>
          <w:rtl/>
        </w:rPr>
        <w:instrText>10</w:instrText>
      </w:r>
      <w:r w:rsidR="00A652C9">
        <w:rPr>
          <w:rFonts w:ascii="Arial" w:hAnsi="Arial" w:cs="Arial"/>
        </w:rPr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Fonts w:ascii="Arial" w:hAnsi="Arial" w:cs="Arial"/>
          <w:rtl/>
        </w:rPr>
        <w:instrText>&gt;&lt;</w:instrText>
      </w:r>
      <w:r w:rsidR="00A652C9">
        <w:rPr>
          <w:rFonts w:ascii="Arial" w:hAnsi="Arial" w:cs="Arial"/>
        </w:rPr>
        <w:instrText>titles&gt;&lt;title&gt;Multi-Functional Safety Jacket for Firefighters&lt;/title&gt;&lt;secondary-title&gt;</w:instrText>
      </w:r>
      <w:r w:rsidR="00A652C9">
        <w:rPr>
          <w:rFonts w:ascii="Arial" w:hAnsi="Arial" w:cs="Arial"/>
          <w:rtl/>
        </w:rPr>
        <w:instrText xml:space="preserve">2019 </w:instrText>
      </w:r>
      <w:r w:rsidR="00A652C9">
        <w:rPr>
          <w:rFonts w:ascii="Arial" w:hAnsi="Arial" w:cs="Arial"/>
        </w:rPr>
        <w:instrText>Advances in Science and Engineering Technology International Conferences (ASET)&lt;/secondary-title&gt;&lt;/titles&gt;&lt;pages&gt;</w:instrText>
      </w:r>
      <w:r w:rsidR="00A652C9">
        <w:rPr>
          <w:rFonts w:ascii="Arial" w:hAnsi="Arial" w:cs="Arial"/>
          <w:rtl/>
        </w:rPr>
        <w:instrText>1-5</w:instrText>
      </w:r>
      <w:r w:rsidR="00A652C9">
        <w:rPr>
          <w:rFonts w:ascii="Arial" w:hAnsi="Arial" w:cs="Arial"/>
        </w:rPr>
        <w:instrText>&lt;/pages&gt;&lt;dates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/dates&gt;&lt;publisher&gt;IEEE&lt;/publisher&gt;&lt;isbn&gt;</w:instrText>
      </w:r>
      <w:r w:rsidR="00A652C9">
        <w:rPr>
          <w:rFonts w:ascii="Arial" w:hAnsi="Arial" w:cs="Arial"/>
          <w:rtl/>
        </w:rPr>
        <w:instrText>1538682710</w:instrText>
      </w:r>
      <w:r w:rsidR="00A652C9">
        <w:rPr>
          <w:rFonts w:ascii="Arial" w:hAnsi="Arial" w:cs="Arial"/>
        </w:rPr>
        <w:instrText>&lt;/isbn&gt;&lt;urls&gt;&lt;/urls&gt;&lt;/record&gt;&lt;/Cite&gt;&lt;/EndNote</w:instrText>
      </w:r>
      <w:r w:rsidR="00A652C9">
        <w:rPr>
          <w:rFonts w:ascii="Arial" w:hAnsi="Arial" w:cs="Arial"/>
          <w:rtl/>
        </w:rPr>
        <w:instrText>&gt;</w:instrText>
      </w:r>
      <w:r w:rsidR="00A05C3B">
        <w:rPr>
          <w:rFonts w:ascii="Arial" w:hAnsi="Arial" w:cs="Arial"/>
          <w:rtl/>
        </w:rPr>
        <w:fldChar w:fldCharType="separate"/>
      </w:r>
      <w:r w:rsidR="00A652C9">
        <w:rPr>
          <w:rFonts w:ascii="Arial" w:hAnsi="Arial" w:cs="Arial"/>
          <w:noProof/>
          <w:rtl/>
        </w:rPr>
        <w:t>[19]</w:t>
      </w:r>
      <w:r w:rsidR="00A05C3B">
        <w:rPr>
          <w:rFonts w:ascii="Arial" w:hAnsi="Arial" w:cs="Arial"/>
          <w:rtl/>
        </w:rPr>
        <w:fldChar w:fldCharType="end"/>
      </w:r>
      <w:r w:rsidRPr="002C1425">
        <w:rPr>
          <w:rFonts w:ascii="Arial" w:hAnsi="Arial" w:cs="Arial" w:hint="cs"/>
          <w:rtl/>
        </w:rPr>
        <w:t>،</w:t>
      </w:r>
      <w:r>
        <w:t xml:space="preserve"> </w:t>
      </w:r>
      <w:r w:rsidRPr="00244E02">
        <w:rPr>
          <w:rFonts w:hint="cs"/>
          <w:rtl/>
        </w:rPr>
        <w:t xml:space="preserve">طراحی یک ژاکت ایمنی چند منظوره برا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244E02">
        <w:rPr>
          <w:rFonts w:hint="cs"/>
          <w:rtl/>
        </w:rPr>
        <w:t xml:space="preserve"> انجام شد. </w:t>
      </w:r>
    </w:p>
    <w:p w14:paraId="0651699E" w14:textId="1BDD2A10" w:rsidR="002C1425" w:rsidRPr="00244E02" w:rsidRDefault="002C1425" w:rsidP="00306E8D">
      <w:pPr>
        <w:pStyle w:val="a8"/>
        <w:rPr>
          <w:rtl/>
          <w:lang w:bidi="fa-IR"/>
        </w:rPr>
      </w:pPr>
      <w:r w:rsidRPr="00244E02">
        <w:rPr>
          <w:rFonts w:hint="cs"/>
          <w:rtl/>
        </w:rPr>
        <w:t xml:space="preserve">این طرح شامل: 1) یک ژاک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، 2) سنسورهای مختلف ، 3) سیستم ارتباطی ، 4) میله های</w:t>
      </w:r>
      <w:r w:rsidRPr="00244E02">
        <w:rPr>
          <w:rFonts w:hint="cs"/>
        </w:rPr>
        <w:t xml:space="preserve"> LED </w:t>
      </w:r>
      <w:r w:rsidRPr="00244E02">
        <w:rPr>
          <w:rFonts w:hint="cs"/>
          <w:rtl/>
        </w:rPr>
        <w:t>، 5</w:t>
      </w:r>
      <w:r>
        <w:t>(</w:t>
      </w:r>
      <w:r w:rsidRPr="00244E02">
        <w:rPr>
          <w:rFonts w:hint="cs"/>
          <w:rtl/>
        </w:rPr>
        <w:t xml:space="preserve">صفحه لمسی ، و 6) بانک باتری است. ژاکت ایمنی عملکردهای زیادی را در اختیار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قرار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 xml:space="preserve">دهد. سنسورهای حرارتی تعبیه شده دمای پوس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دمای اتاق و همه اجسام ب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جان مانند دیوارها ، درها و سقف ها را اندازه گیری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کند</w:t>
      </w:r>
      <w:r w:rsidR="0063342B">
        <w:rPr>
          <w:rFonts w:hint="cs"/>
          <w:rtl/>
        </w:rPr>
        <w:t xml:space="preserve"> که </w:t>
      </w:r>
      <w:r w:rsidRPr="00244E02">
        <w:rPr>
          <w:rFonts w:hint="cs"/>
          <w:rtl/>
        </w:rPr>
        <w:t>در صورت پنهان شدن آتش احتمالی در پشت این اشیاء ، هشدار داده ش</w:t>
      </w:r>
      <w:r w:rsidR="0063342B">
        <w:rPr>
          <w:rFonts w:hint="cs"/>
          <w:rtl/>
        </w:rPr>
        <w:t>و</w:t>
      </w:r>
      <w:r w:rsidRPr="00244E02">
        <w:rPr>
          <w:rFonts w:hint="cs"/>
          <w:rtl/>
        </w:rPr>
        <w:t>د. سنسور گاز میزان مونوکسید کربن</w:t>
      </w:r>
      <w:r w:rsidRPr="00244E02">
        <w:rPr>
          <w:rFonts w:hint="cs"/>
        </w:rPr>
        <w:t xml:space="preserve"> (CO) </w:t>
      </w:r>
      <w:r w:rsidRPr="00244E02">
        <w:rPr>
          <w:rFonts w:hint="cs"/>
          <w:rtl/>
        </w:rPr>
        <w:t xml:space="preserve">، گازهای قابل احتراق و دود موجود در اتاق را اندازه گیری کرده است. اگر سطح گاز خطرناک شود ، سیگنال هشدار نیز ایجاد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 xml:space="preserve">. برای تسهیل ارتباط تیم ، یک ماژول رادیویی بی سیم به ژاکت وصل شد. همچنین کت ایمنی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ان را از هرگونه موانع پیش روی </w:t>
      </w:r>
      <w:r w:rsidR="0063342B">
        <w:rPr>
          <w:rFonts w:hint="cs"/>
          <w:rtl/>
        </w:rPr>
        <w:t>باخبر می‌سازد</w:t>
      </w:r>
      <w:r w:rsidRPr="00244E02">
        <w:rPr>
          <w:rFonts w:hint="cs"/>
          <w:rtl/>
        </w:rPr>
        <w:t xml:space="preserve"> تا از </w:t>
      </w:r>
      <w:r w:rsidR="0063342B">
        <w:rPr>
          <w:rFonts w:hint="cs"/>
          <w:rtl/>
        </w:rPr>
        <w:t>بروز حادثه</w:t>
      </w:r>
      <w:r w:rsidRPr="00244E02">
        <w:rPr>
          <w:rFonts w:hint="cs"/>
          <w:rtl/>
        </w:rPr>
        <w:t xml:space="preserve"> جلوگیری کنند. در صورت سقوط ناگهان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پیامی برای درخواست کمک به پایگاه خارجی ارسال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>. تست های حساسیت صحت ، پیچیدگی و عملکرد نمونه اولیه را نشان داد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7C4D8F63" w14:textId="1BC6199C" w:rsidR="002C1425" w:rsidRPr="002C1425" w:rsidRDefault="002C1425" w:rsidP="00306E8D">
      <w:pPr>
        <w:pStyle w:val="a8"/>
        <w:rPr>
          <w:rFonts w:ascii="Arial" w:hAnsi="Arial" w:cs="Arial"/>
        </w:rPr>
      </w:pPr>
      <w:r w:rsidRPr="00244E02">
        <w:rPr>
          <w:rFonts w:hint="cs"/>
          <w:rtl/>
        </w:rPr>
        <w:t xml:space="preserve">در درجه اول ، طراحی ژاکت پیشنهادی بدون اطلاع دقیق از حرفه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امکان پذیر نبو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ز طرف دیگر ، ممکن است این طرح بدون درک دقیق محیط های متنوع ، پیچیده و خطرناک در محل کار کامل نشده باش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بنابراین ، شناسایی و به دنبال آن درک کاملی از مؤلفه های کلیدی معیارهای تعیین کننده در طراحی ژاکت معلوم شد</w:t>
      </w:r>
      <w:r w:rsidRPr="00244E02">
        <w:rPr>
          <w:rFonts w:hint="cs"/>
        </w:rPr>
        <w:t>.</w:t>
      </w:r>
    </w:p>
    <w:p w14:paraId="4682C39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219791F1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4EC68299" w14:textId="2B9E1BC5" w:rsidR="002C1425" w:rsidRDefault="00E47C0F" w:rsidP="00D8028F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D8028F">
        <w:rPr>
          <w:noProof/>
        </w:rPr>
        <w:lastRenderedPageBreak/>
        <w:drawing>
          <wp:inline distT="0" distB="0" distL="0" distR="0" wp14:anchorId="3D943889" wp14:editId="2027FDF4">
            <wp:extent cx="4328160" cy="3383280"/>
            <wp:effectExtent l="0" t="0" r="0" b="0"/>
            <wp:docPr id="5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160" cy="338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C23EA" w14:textId="2CBA05D5" w:rsidR="00D8028F" w:rsidRPr="002C1425" w:rsidRDefault="00D8028F" w:rsidP="00D8028F">
      <w:pPr>
        <w:pStyle w:val="a2"/>
        <w:rPr>
          <w:rtl/>
        </w:rPr>
      </w:pPr>
      <w:bookmarkStart w:id="55" w:name="_Toc36685112"/>
      <w:r>
        <w:rPr>
          <w:rFonts w:hint="cs"/>
          <w:rtl/>
        </w:rPr>
        <w:t xml:space="preserve">موارد استفاده شده در </w:t>
      </w:r>
      <w:r w:rsidRPr="00244E02">
        <w:rPr>
          <w:rFonts w:hint="cs"/>
          <w:rtl/>
        </w:rPr>
        <w:t>ژاکت</w:t>
      </w:r>
      <w:r>
        <w:rPr>
          <w:rFonts w:hint="cs"/>
          <w:rtl/>
        </w:rPr>
        <w:t xml:space="preserve"> ایمنی</w:t>
      </w:r>
      <w:bookmarkEnd w:id="55"/>
    </w:p>
    <w:p w14:paraId="308CFC54" w14:textId="77777777" w:rsidR="002C1425" w:rsidRPr="002C1425" w:rsidRDefault="002C1425" w:rsidP="00306E8D">
      <w:pPr>
        <w:pStyle w:val="af8"/>
        <w:rPr>
          <w:rFonts w:ascii="Arial" w:hAnsi="Arial" w:cs="Arial"/>
          <w:sz w:val="24"/>
          <w:szCs w:val="24"/>
        </w:rPr>
      </w:pPr>
    </w:p>
    <w:p w14:paraId="2BB8E6B4" w14:textId="37C9F70B" w:rsidR="002C1425" w:rsidRPr="00D01770" w:rsidRDefault="002C1425" w:rsidP="00306E8D">
      <w:pPr>
        <w:pStyle w:val="a8"/>
      </w:pPr>
      <w:r w:rsidRPr="00244E02">
        <w:rPr>
          <w:rFonts w:hint="cs"/>
          <w:rtl/>
        </w:rPr>
        <w:t xml:space="preserve">وسایل ذکر شده در </w:t>
      </w:r>
      <w:r w:rsidR="0063342B">
        <w:rPr>
          <w:rFonts w:hint="cs"/>
          <w:rtl/>
        </w:rPr>
        <w:t>شکل(</w:t>
      </w:r>
      <w:r w:rsidR="00C47A39">
        <w:rPr>
          <w:rFonts w:hint="cs"/>
          <w:sz w:val="28"/>
          <w:rtl/>
        </w:rPr>
        <w:t>10</w:t>
      </w:r>
      <w:r w:rsidR="0063342B">
        <w:rPr>
          <w:rFonts w:hint="cs"/>
          <w:rtl/>
        </w:rPr>
        <w:t xml:space="preserve">-2) جهت </w:t>
      </w:r>
      <w:r w:rsidRPr="00244E02">
        <w:rPr>
          <w:rFonts w:hint="cs"/>
          <w:rtl/>
        </w:rPr>
        <w:t xml:space="preserve">رفع درجه حرارت قابل تحمل ، گازهای استنشاق قابل قبول و سایر مقادیر دود که یک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می تواند هنگام کار خود تحمل کند ، مهم است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ین مؤلفه ها نه تنها به طراحی کاپشن کمک کردند بلکه به یک طراحی انتگرالی که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تواند اکثر استانداردهای نجات بخش مدرن را برآورده سازد کمک کرد</w:t>
      </w:r>
      <w:r w:rsidRPr="00244E02">
        <w:rPr>
          <w:rFonts w:hint="cs"/>
        </w:rPr>
        <w:t>.</w:t>
      </w:r>
    </w:p>
    <w:p w14:paraId="6F77461A" w14:textId="77777777" w:rsidR="002C1425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sz w:val="28"/>
          <w:rtl/>
        </w:rPr>
        <w:t>پیاده سازی دستگاه</w:t>
      </w:r>
    </w:p>
    <w:p w14:paraId="4DC954EC" w14:textId="4719001C" w:rsidR="002C1425" w:rsidRPr="00D01770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rtl/>
        </w:rPr>
        <w:t xml:space="preserve">پس از انتخاب دقیق اجزای مختلف بر اساس دقت ، دوام و یکپارچگی آنها ، به هر یک از آنها یک مکان فیزیکی روی ژاکت اختصاص داده شد. تعیین مکانها ممکن است در اولین تلاش آسان به نظر برسد ، اما در واقع از طریق بسیاری از آزمایشات و خطاها نهایی شد زیرا دستگاه های لازم برای دوختن در یک نقطه بحرانی برای عملکرد کامل. همانطور که گفته شد ، ماهیت کار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ان ، زمین های خشن و حرکت آنها در محل های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ی مورد توجه قرار گرفت. با این کار ، ژاکت در محافظت از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D01770">
        <w:rPr>
          <w:rFonts w:hint="cs"/>
          <w:rtl/>
        </w:rPr>
        <w:t xml:space="preserve"> مؤثرتر خواهد بود</w:t>
      </w:r>
      <w:r w:rsidRPr="00D01770">
        <w:rPr>
          <w:rFonts w:hint="cs"/>
        </w:rPr>
        <w:t>.</w:t>
      </w:r>
    </w:p>
    <w:p w14:paraId="3FCBB6C7" w14:textId="3ACF7E1C" w:rsidR="002C1425" w:rsidRPr="00D01770" w:rsidRDefault="002C1425" w:rsidP="00306E8D">
      <w:pPr>
        <w:pStyle w:val="a8"/>
      </w:pPr>
      <w:r w:rsidRPr="00D01770">
        <w:rPr>
          <w:rFonts w:hint="cs"/>
          <w:rtl/>
        </w:rPr>
        <w:t xml:space="preserve">در نتیجه ، این مؤلفه ها به پنج گروه اصلی وابسته به سه معیار برتر تقسیم </w:t>
      </w:r>
      <w:r w:rsidR="00B2662D">
        <w:rPr>
          <w:rFonts w:hint="cs"/>
          <w:rtl/>
        </w:rPr>
        <w:t>می‌شوند</w:t>
      </w:r>
      <w:r w:rsidRPr="00D01770">
        <w:rPr>
          <w:rFonts w:hint="cs"/>
          <w:rtl/>
        </w:rPr>
        <w:t>: 1) الگوی توزیع ، 2) یکنواخت</w:t>
      </w:r>
      <w:r>
        <w:rPr>
          <w:rFonts w:hint="cs"/>
          <w:rtl/>
        </w:rPr>
        <w:t xml:space="preserve"> </w:t>
      </w:r>
      <w:r w:rsidRPr="00D01770">
        <w:rPr>
          <w:rFonts w:hint="cs"/>
          <w:rtl/>
        </w:rPr>
        <w:t xml:space="preserve">ترین نسبت وزن به اسباب بازی و 3) جذابیت بصری ایده آل که از راحتی مطلوب و بالاترین دقت تضمین </w:t>
      </w:r>
      <w:r w:rsidR="00B2662D">
        <w:rPr>
          <w:rFonts w:hint="cs"/>
          <w:rtl/>
        </w:rPr>
        <w:t>می‌کند</w:t>
      </w:r>
      <w:r w:rsidRPr="00D01770">
        <w:rPr>
          <w:rFonts w:hint="cs"/>
          <w:rtl/>
        </w:rPr>
        <w:t xml:space="preserve">. همانطور که در شکل </w:t>
      </w:r>
      <w:r w:rsidR="00A652C9">
        <w:rPr>
          <w:rFonts w:hint="cs"/>
          <w:rtl/>
        </w:rPr>
        <w:t>(</w:t>
      </w:r>
      <w:r w:rsidR="00C47A39">
        <w:rPr>
          <w:rFonts w:hint="cs"/>
          <w:rtl/>
        </w:rPr>
        <w:t>11</w:t>
      </w:r>
      <w:bookmarkStart w:id="56" w:name="_GoBack"/>
      <w:bookmarkEnd w:id="56"/>
      <w:r w:rsidR="00A652C9">
        <w:rPr>
          <w:rFonts w:hint="cs"/>
          <w:rtl/>
        </w:rPr>
        <w:t>-2)</w:t>
      </w:r>
      <w:r w:rsidRPr="00D01770">
        <w:rPr>
          <w:rFonts w:hint="cs"/>
          <w:rtl/>
        </w:rPr>
        <w:t xml:space="preserve"> نشان داده شده است. اولین گروه روی آستین سمت چپ</w:t>
      </w:r>
      <w:r w:rsidRPr="00D01770">
        <w:rPr>
          <w:rFonts w:hint="cs"/>
        </w:rPr>
        <w:t xml:space="preserve"> (A) </w:t>
      </w:r>
      <w:r w:rsidRPr="00D01770">
        <w:rPr>
          <w:rFonts w:hint="cs"/>
          <w:rtl/>
        </w:rPr>
        <w:t xml:space="preserve">قرار گرفت. این شامل یک صفحه نمایشگر برای بررسی آسان توسط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 ، 2) رادیو</w:t>
      </w:r>
      <w:r w:rsidRPr="00D01770">
        <w:rPr>
          <w:rFonts w:hint="cs"/>
        </w:rPr>
        <w:t xml:space="preserve"> LoRa </w:t>
      </w:r>
      <w:r w:rsidRPr="00D01770">
        <w:rPr>
          <w:rFonts w:hint="cs"/>
          <w:rtl/>
        </w:rPr>
        <w:t xml:space="preserve">سازگار است که هر گونه اطلاعات نمایش داده شده را به اتاق کنترل </w:t>
      </w:r>
      <w:r w:rsidR="00B2662D">
        <w:rPr>
          <w:rFonts w:hint="cs"/>
          <w:rtl/>
        </w:rPr>
        <w:t xml:space="preserve">می‌فرستد </w:t>
      </w:r>
      <w:r w:rsidRPr="00D01770">
        <w:rPr>
          <w:rFonts w:hint="cs"/>
          <w:rtl/>
        </w:rPr>
        <w:t xml:space="preserve"> ، و 3) سنسور درجه حرارت پوست ، </w:t>
      </w:r>
      <w:r w:rsidRPr="00D01770">
        <w:rPr>
          <w:rFonts w:hint="cs"/>
          <w:rtl/>
        </w:rPr>
        <w:lastRenderedPageBreak/>
        <w:t>که در تماس با بدن قرار گرفته است. گروه دوم شامل دو سنسور گاز</w:t>
      </w:r>
      <w:r w:rsidRPr="00D01770">
        <w:rPr>
          <w:rFonts w:hint="cs"/>
        </w:rPr>
        <w:t xml:space="preserve"> (MQ-7</w:t>
      </w:r>
      <w:r w:rsidR="000355D4">
        <w:t>)</w:t>
      </w:r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r w:rsidR="000355D4">
        <w:t>(</w:t>
      </w:r>
      <w:r w:rsidRPr="00D01770">
        <w:rPr>
          <w:rFonts w:hint="cs"/>
        </w:rPr>
        <w:t xml:space="preserve">MQ-2) </w:t>
      </w:r>
      <w:r w:rsidRPr="00D01770">
        <w:rPr>
          <w:rFonts w:hint="cs"/>
          <w:rtl/>
        </w:rPr>
        <w:t>و یک سنسور ضربان قلب در سمت چپ پایین</w:t>
      </w:r>
      <w:r w:rsidRPr="00D01770">
        <w:rPr>
          <w:rFonts w:hint="cs"/>
        </w:rPr>
        <w:t xml:space="preserve"> (B) </w:t>
      </w:r>
      <w:r w:rsidRPr="00D01770">
        <w:rPr>
          <w:rFonts w:hint="cs"/>
          <w:rtl/>
        </w:rPr>
        <w:t>قرار داشتند. گروه سوم ، متشکل از یک وسیله ارتباطی</w:t>
      </w:r>
      <w:r w:rsidRPr="00D01770">
        <w:rPr>
          <w:rFonts w:hint="cs"/>
        </w:rPr>
        <w:t xml:space="preserve"> Fona </w:t>
      </w:r>
      <w:r w:rsidRPr="00D01770">
        <w:rPr>
          <w:rFonts w:hint="cs"/>
          <w:rtl/>
        </w:rPr>
        <w:t>و هشدار گفتار</w:t>
      </w:r>
      <w:r w:rsidRPr="00D01770">
        <w:rPr>
          <w:rFonts w:hint="cs"/>
        </w:rPr>
        <w:t xml:space="preserve"> eMic </w:t>
      </w:r>
      <w:r w:rsidRPr="00D01770">
        <w:rPr>
          <w:rFonts w:hint="cs"/>
          <w:rtl/>
        </w:rPr>
        <w:t>، در جیب بالای سمت راست</w:t>
      </w:r>
      <w:r w:rsidRPr="00D01770">
        <w:rPr>
          <w:rFonts w:hint="cs"/>
        </w:rPr>
        <w:t xml:space="preserve"> (C) </w:t>
      </w:r>
      <w:r w:rsidRPr="00D01770">
        <w:rPr>
          <w:rFonts w:hint="cs"/>
          <w:rtl/>
        </w:rPr>
        <w:t>قرار داشتند. هر دو</w:t>
      </w:r>
      <w:r w:rsidRPr="00D01770">
        <w:rPr>
          <w:rFonts w:hint="cs"/>
        </w:rPr>
        <w:t xml:space="preserve"> Fona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eMic </w:t>
      </w:r>
      <w:r w:rsidRPr="00D01770">
        <w:rPr>
          <w:rFonts w:hint="cs"/>
          <w:rtl/>
        </w:rPr>
        <w:t>به یک هدفون واحد وصل شده بودند. گروه چهارم ، متشکل از یک شتاب سنج و سنسور دمای محیط ، در سمت راست بالای ژاکت</w:t>
      </w:r>
      <w:r w:rsidRPr="00D01770">
        <w:rPr>
          <w:rFonts w:hint="cs"/>
        </w:rPr>
        <w:t xml:space="preserve"> (D) </w:t>
      </w:r>
      <w:r w:rsidRPr="00D01770">
        <w:rPr>
          <w:rFonts w:hint="cs"/>
          <w:rtl/>
        </w:rPr>
        <w:t>قرار گرفت. گروه پنجم دارای یک سنسور دمای دوربرد و</w:t>
      </w:r>
      <w:r w:rsidRPr="00D01770">
        <w:rPr>
          <w:rFonts w:hint="cs"/>
        </w:rPr>
        <w:t xml:space="preserve"> LASER-LIDAR (LL) </w:t>
      </w:r>
      <w:r w:rsidRPr="00D01770">
        <w:rPr>
          <w:rFonts w:hint="cs"/>
          <w:rtl/>
        </w:rPr>
        <w:t>برای اندازه گیری مسافت ب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052FD05B" w14:textId="35E1BD5F" w:rsidR="002C1425" w:rsidRDefault="00E47C0F" w:rsidP="00306E8D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drawing>
          <wp:inline distT="0" distB="0" distL="0" distR="0" wp14:anchorId="1C98F8E6" wp14:editId="4E02F792">
            <wp:extent cx="3375660" cy="3360420"/>
            <wp:effectExtent l="0" t="0" r="0" b="0"/>
            <wp:docPr id="53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566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8B5B3E" w14:textId="41344EEA" w:rsidR="00B2662D" w:rsidRDefault="00B2662D" w:rsidP="00B2662D">
      <w:pPr>
        <w:pStyle w:val="a2"/>
        <w:rPr>
          <w:rtl/>
        </w:rPr>
      </w:pPr>
      <w:bookmarkStart w:id="57" w:name="_Toc36685113"/>
      <w:r>
        <w:rPr>
          <w:rFonts w:hint="cs"/>
          <w:rtl/>
        </w:rPr>
        <w:t>ژاکت طراحی شده برای آتش‌نشانان</w:t>
      </w:r>
      <w:bookmarkEnd w:id="57"/>
    </w:p>
    <w:p w14:paraId="56EA4409" w14:textId="77777777" w:rsidR="00B2662D" w:rsidRPr="00B2662D" w:rsidRDefault="00B2662D" w:rsidP="00B2662D">
      <w:pPr>
        <w:pStyle w:val="a8"/>
        <w:rPr>
          <w:lang w:bidi="fa-IR"/>
        </w:rPr>
      </w:pPr>
    </w:p>
    <w:p w14:paraId="302AC858" w14:textId="77777777" w:rsidR="00B2662D" w:rsidRPr="002C1425" w:rsidRDefault="00B2662D" w:rsidP="00306E8D">
      <w:pPr>
        <w:pStyle w:val="-"/>
        <w:rPr>
          <w:rFonts w:cs="Arial"/>
        </w:rPr>
      </w:pPr>
    </w:p>
    <w:p w14:paraId="2BF548F0" w14:textId="77777777" w:rsidR="0026721C" w:rsidRPr="0027601E" w:rsidRDefault="0026721C" w:rsidP="00306E8D">
      <w:pPr>
        <w:pStyle w:val="a8"/>
        <w:rPr>
          <w:rtl/>
        </w:rPr>
        <w:sectPr w:rsidR="0026721C" w:rsidRPr="0027601E" w:rsidSect="00306E8D">
          <w:headerReference w:type="default" r:id="rId33"/>
          <w:footerReference w:type="default" r:id="rId34"/>
          <w:footnotePr>
            <w:numRestart w:val="eachPage"/>
          </w:footnotePr>
          <w:pgSz w:w="11906" w:h="16838" w:code="9"/>
          <w:pgMar w:top="1701" w:right="1416" w:bottom="1701" w:left="1418" w:header="1021" w:footer="1021" w:gutter="0"/>
          <w:cols w:space="708"/>
          <w:bidi/>
          <w:rtlGutter/>
          <w:docGrid w:linePitch="360"/>
        </w:sectPr>
      </w:pPr>
    </w:p>
    <w:p w14:paraId="17645642" w14:textId="6E717B65" w:rsidR="00100D82" w:rsidRPr="00B2662D" w:rsidRDefault="00B2662D" w:rsidP="005F421E">
      <w:pPr>
        <w:pStyle w:val="af6"/>
        <w:jc w:val="center"/>
        <w:rPr>
          <w:rStyle w:val="SubtleReference"/>
          <w:rtl/>
        </w:rPr>
      </w:pPr>
      <w:bookmarkStart w:id="58" w:name="_Toc25108803"/>
      <w:r w:rsidRPr="00B2662D">
        <w:rPr>
          <w:rStyle w:val="SubtleReference"/>
          <w:rFonts w:hint="cs"/>
          <w:rtl/>
        </w:rPr>
        <w:lastRenderedPageBreak/>
        <w:t>منابع</w:t>
      </w:r>
      <w:bookmarkEnd w:id="58"/>
    </w:p>
    <w:p w14:paraId="697E03BD" w14:textId="77777777" w:rsidR="00100D82" w:rsidRDefault="00100D82" w:rsidP="00306E8D">
      <w:pPr>
        <w:bidi w:val="0"/>
        <w:rPr>
          <w:rtl/>
          <w:lang w:bidi="fa-IR"/>
        </w:rPr>
      </w:pPr>
    </w:p>
    <w:p w14:paraId="307A9DC0" w14:textId="77777777" w:rsidR="00A652C9" w:rsidRPr="00A652C9" w:rsidRDefault="00100D82" w:rsidP="00A652C9">
      <w:pPr>
        <w:pStyle w:val="EndNoteBibliography"/>
        <w:bidi w:val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652C9" w:rsidRPr="00A652C9">
        <w:rPr>
          <w:rtl/>
        </w:rPr>
        <w:t>1.</w:t>
      </w:r>
      <w:r w:rsidR="00A652C9" w:rsidRPr="00A652C9">
        <w:rPr>
          <w:rtl/>
        </w:rPr>
        <w:tab/>
      </w:r>
      <w:r w:rsidR="00A652C9" w:rsidRPr="00A652C9">
        <w:t xml:space="preserve">Khorasani-Zavareh, D. and M. Shokouhi, </w:t>
      </w:r>
      <w:r w:rsidR="00A652C9" w:rsidRPr="00A652C9">
        <w:rPr>
          <w:i/>
        </w:rPr>
        <w:t>Collapse of the Plasco Building due to Fires and its Lessons Iearnt.</w:t>
      </w:r>
      <w:r w:rsidR="00A652C9" w:rsidRPr="00A652C9">
        <w:t xml:space="preserve"> Safety Promotion and Injury Prevention, </w:t>
      </w:r>
      <w:r w:rsidR="00A652C9" w:rsidRPr="00A652C9">
        <w:rPr>
          <w:rtl/>
        </w:rPr>
        <w:t>2018</w:t>
      </w:r>
      <w:r w:rsidR="00A652C9" w:rsidRPr="00A652C9">
        <w:t xml:space="preserve">. </w:t>
      </w:r>
      <w:r w:rsidR="00A652C9" w:rsidRPr="00A652C9">
        <w:rPr>
          <w:b/>
          <w:rtl/>
        </w:rPr>
        <w:t>5</w:t>
      </w:r>
      <w:r w:rsidR="00A652C9" w:rsidRPr="00A652C9">
        <w:t>(</w:t>
      </w:r>
      <w:r w:rsidR="00A652C9" w:rsidRPr="00A652C9">
        <w:rPr>
          <w:rtl/>
        </w:rPr>
        <w:t>3</w:t>
      </w:r>
      <w:r w:rsidR="00A652C9" w:rsidRPr="00A652C9">
        <w:t xml:space="preserve">): p. </w:t>
      </w:r>
      <w:r w:rsidR="00A652C9" w:rsidRPr="00A652C9">
        <w:rPr>
          <w:rtl/>
        </w:rPr>
        <w:t>120-124.</w:t>
      </w:r>
    </w:p>
    <w:p w14:paraId="38777A4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2.</w:t>
      </w:r>
      <w:r w:rsidRPr="00A652C9">
        <w:rPr>
          <w:rtl/>
        </w:rPr>
        <w:tab/>
      </w:r>
      <w:r w:rsidRPr="00A652C9">
        <w:t xml:space="preserve">Baker, C.R., et al. </w:t>
      </w:r>
      <w:r w:rsidRPr="00A652C9">
        <w:rPr>
          <w:i/>
        </w:rPr>
        <w:t>Wireless sensor networks for home health care</w:t>
      </w:r>
      <w:r w:rsidRPr="00A652C9">
        <w:t xml:space="preserve">. in </w:t>
      </w:r>
      <w:r w:rsidRPr="00A652C9">
        <w:rPr>
          <w:i/>
          <w:rtl/>
        </w:rPr>
        <w:t>21</w:t>
      </w:r>
      <w:r w:rsidRPr="00A652C9">
        <w:rPr>
          <w:i/>
        </w:rPr>
        <w:t>st International Conference on Advanced Information Networking and Applications Workshops (AINAW'</w:t>
      </w:r>
      <w:r w:rsidRPr="00A652C9">
        <w:rPr>
          <w:i/>
          <w:rtl/>
        </w:rPr>
        <w:t>07</w:t>
      </w:r>
      <w:r w:rsidRPr="00A652C9">
        <w:rPr>
          <w:i/>
        </w:rPr>
        <w:t>)</w:t>
      </w:r>
      <w:r w:rsidRPr="00A652C9">
        <w:t xml:space="preserve">. </w:t>
      </w:r>
      <w:r w:rsidRPr="00A652C9">
        <w:rPr>
          <w:rtl/>
        </w:rPr>
        <w:t>2007</w:t>
      </w:r>
      <w:r w:rsidRPr="00A652C9">
        <w:t>. IEEE</w:t>
      </w:r>
      <w:r w:rsidRPr="00A652C9">
        <w:rPr>
          <w:rtl/>
        </w:rPr>
        <w:t>.</w:t>
      </w:r>
    </w:p>
    <w:p w14:paraId="566362F5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3.</w:t>
      </w:r>
      <w:r w:rsidRPr="00A652C9">
        <w:rPr>
          <w:rtl/>
        </w:rPr>
        <w:tab/>
      </w:r>
      <w:r w:rsidRPr="00A652C9">
        <w:t xml:space="preserve">Lymberis, A. and A. Dittmar, </w:t>
      </w:r>
      <w:r w:rsidRPr="00A652C9">
        <w:rPr>
          <w:i/>
        </w:rPr>
        <w:t>Advanced wearable health systems and applications.</w:t>
      </w:r>
      <w:r w:rsidRPr="00A652C9">
        <w:t xml:space="preserve"> IEEE Engineering in Medicine and Biology Magaz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26</w:t>
      </w:r>
      <w:r w:rsidRPr="00A652C9">
        <w:rPr>
          <w:rtl/>
        </w:rPr>
        <w:t xml:space="preserve">(3): </w:t>
      </w:r>
      <w:r w:rsidRPr="00A652C9">
        <w:t xml:space="preserve">p. </w:t>
      </w:r>
      <w:r w:rsidRPr="00A652C9">
        <w:rPr>
          <w:rtl/>
        </w:rPr>
        <w:t>29.</w:t>
      </w:r>
    </w:p>
    <w:p w14:paraId="2BD610C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4.</w:t>
      </w:r>
      <w:r w:rsidRPr="00A652C9">
        <w:rPr>
          <w:rtl/>
        </w:rPr>
        <w:tab/>
      </w:r>
      <w:r w:rsidRPr="00A652C9">
        <w:t xml:space="preserve">Korhonen, I., J. Parkka, and M. Van Gils, </w:t>
      </w:r>
      <w:r w:rsidRPr="00A652C9">
        <w:rPr>
          <w:i/>
        </w:rPr>
        <w:t>Health monitoring in the home of the future.</w:t>
      </w:r>
      <w:r w:rsidRPr="00A652C9">
        <w:t xml:space="preserve"> IEEE Engineering in medicine and biology 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6-73.</w:t>
      </w:r>
    </w:p>
    <w:p w14:paraId="4C253E3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5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Firefighters and on-duty deaths from coronary heart disease</w:t>
      </w:r>
      <w:r w:rsidRPr="00A652C9">
        <w:rPr>
          <w:i/>
          <w:rtl/>
        </w:rPr>
        <w:t xml:space="preserve">: </w:t>
      </w:r>
      <w:r w:rsidRPr="00A652C9">
        <w:rPr>
          <w:i/>
        </w:rPr>
        <w:t>a case control study.</w:t>
      </w:r>
      <w:r w:rsidRPr="00A652C9">
        <w:t xml:space="preserve"> Environmental Health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</w:t>
      </w:r>
      <w:r w:rsidRPr="00A652C9">
        <w:t>(</w:t>
      </w:r>
      <w:r w:rsidRPr="00A652C9">
        <w:rPr>
          <w:rtl/>
        </w:rPr>
        <w:t>1</w:t>
      </w:r>
      <w:r w:rsidRPr="00A652C9">
        <w:t xml:space="preserve">): p. </w:t>
      </w:r>
      <w:r w:rsidRPr="00A652C9">
        <w:rPr>
          <w:rtl/>
        </w:rPr>
        <w:t>14.</w:t>
      </w:r>
    </w:p>
    <w:p w14:paraId="45E05F30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6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Emergency duties and deaths from heart disease among firefighters in the United States.</w:t>
      </w:r>
      <w:r w:rsidRPr="00A652C9">
        <w:t xml:space="preserve"> New England Journal of Medic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356</w:t>
      </w:r>
      <w:r w:rsidRPr="00A652C9">
        <w:t>(</w:t>
      </w:r>
      <w:r w:rsidRPr="00A652C9">
        <w:rPr>
          <w:rtl/>
        </w:rPr>
        <w:t>12</w:t>
      </w:r>
      <w:r w:rsidRPr="00A652C9">
        <w:t xml:space="preserve">): p. </w:t>
      </w:r>
      <w:r w:rsidRPr="00A652C9">
        <w:rPr>
          <w:rtl/>
        </w:rPr>
        <w:t>1207-1215.</w:t>
      </w:r>
    </w:p>
    <w:p w14:paraId="6EE792C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7.</w:t>
      </w:r>
      <w:r w:rsidRPr="00A652C9">
        <w:rPr>
          <w:rtl/>
        </w:rPr>
        <w:tab/>
      </w:r>
      <w:r w:rsidRPr="00A652C9">
        <w:t>Wu, G., et al</w:t>
      </w:r>
      <w:r w:rsidRPr="00A652C9">
        <w:rPr>
          <w:rtl/>
        </w:rPr>
        <w:t xml:space="preserve">., </w:t>
      </w:r>
      <w:r w:rsidRPr="00A652C9">
        <w:rPr>
          <w:i/>
        </w:rPr>
        <w:t>M</w:t>
      </w:r>
      <w:r w:rsidRPr="00A652C9">
        <w:rPr>
          <w:i/>
          <w:rtl/>
        </w:rPr>
        <w:t>2</w:t>
      </w:r>
      <w:r w:rsidRPr="00A652C9">
        <w:rPr>
          <w:i/>
        </w:rPr>
        <w:t>M: From mobile to embedded internet.</w:t>
      </w:r>
      <w:r w:rsidRPr="00A652C9">
        <w:t xml:space="preserve"> IEEE Communications Magazine, </w:t>
      </w:r>
      <w:r w:rsidRPr="00A652C9">
        <w:rPr>
          <w:rtl/>
        </w:rPr>
        <w:t>2011</w:t>
      </w:r>
      <w:r w:rsidRPr="00A652C9">
        <w:t xml:space="preserve">. </w:t>
      </w:r>
      <w:r w:rsidRPr="00A652C9">
        <w:rPr>
          <w:b/>
          <w:rtl/>
        </w:rPr>
        <w:t>49</w:t>
      </w:r>
      <w:r w:rsidRPr="00A652C9">
        <w:t>(</w:t>
      </w:r>
      <w:r w:rsidRPr="00A652C9">
        <w:rPr>
          <w:rtl/>
        </w:rPr>
        <w:t>4</w:t>
      </w:r>
      <w:r w:rsidRPr="00A652C9">
        <w:t xml:space="preserve">): p. </w:t>
      </w:r>
      <w:r w:rsidRPr="00A652C9">
        <w:rPr>
          <w:rtl/>
        </w:rPr>
        <w:t>36-43.</w:t>
      </w:r>
    </w:p>
    <w:p w14:paraId="063E045F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8.</w:t>
      </w:r>
      <w:r w:rsidRPr="00A652C9">
        <w:rPr>
          <w:rtl/>
        </w:rPr>
        <w:tab/>
      </w:r>
      <w:r w:rsidRPr="00A652C9">
        <w:t xml:space="preserve">Patel, M. and J. Wang, </w:t>
      </w:r>
      <w:r w:rsidRPr="00A652C9">
        <w:rPr>
          <w:i/>
        </w:rPr>
        <w:t>Applications, challenges, and prospective in emerging body area networking technologies.</w:t>
      </w:r>
      <w:r w:rsidRPr="00A652C9">
        <w:t xml:space="preserve"> IEEE Wireless communications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7</w:t>
      </w:r>
      <w:r w:rsidRPr="00A652C9">
        <w:t>(</w:t>
      </w:r>
      <w:r w:rsidRPr="00A652C9">
        <w:rPr>
          <w:rtl/>
        </w:rPr>
        <w:t>1</w:t>
      </w:r>
      <w:r w:rsidRPr="00A652C9">
        <w:t>): p</w:t>
      </w:r>
      <w:r w:rsidRPr="00A652C9">
        <w:rPr>
          <w:rtl/>
        </w:rPr>
        <w:t>. 80-88.</w:t>
      </w:r>
    </w:p>
    <w:p w14:paraId="200667F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9.</w:t>
      </w:r>
      <w:r w:rsidRPr="00A652C9">
        <w:rPr>
          <w:rtl/>
        </w:rPr>
        <w:tab/>
      </w:r>
      <w:r w:rsidRPr="00A652C9">
        <w:t xml:space="preserve">Fergus, P., et al. </w:t>
      </w:r>
      <w:r w:rsidRPr="00A652C9">
        <w:rPr>
          <w:i/>
        </w:rPr>
        <w:t>A framework for physical health improvement using wireless sensor networks and gaming</w:t>
      </w:r>
      <w:r w:rsidRPr="00A652C9">
        <w:t xml:space="preserve">. in </w:t>
      </w:r>
      <w:r w:rsidRPr="00A652C9">
        <w:rPr>
          <w:i/>
          <w:rtl/>
        </w:rPr>
        <w:t>2009 3</w:t>
      </w:r>
      <w:r w:rsidRPr="00A652C9">
        <w:rPr>
          <w:i/>
        </w:rPr>
        <w:t>rd International Conference on Pervasive Computing Technologies for Healthcare</w:t>
      </w:r>
      <w:r w:rsidRPr="00A652C9">
        <w:t xml:space="preserve">. </w:t>
      </w:r>
      <w:r w:rsidRPr="00A652C9">
        <w:rPr>
          <w:rtl/>
        </w:rPr>
        <w:t>2009</w:t>
      </w:r>
      <w:r w:rsidRPr="00A652C9">
        <w:t>. IEEE</w:t>
      </w:r>
      <w:r w:rsidRPr="00A652C9">
        <w:rPr>
          <w:rtl/>
        </w:rPr>
        <w:t>.</w:t>
      </w:r>
    </w:p>
    <w:p w14:paraId="77DFB781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0.</w:t>
      </w:r>
      <w:r w:rsidRPr="00A652C9">
        <w:rPr>
          <w:rtl/>
        </w:rPr>
        <w:tab/>
      </w:r>
      <w:r w:rsidRPr="00A652C9">
        <w:t xml:space="preserve">Curone, D., et al., </w:t>
      </w:r>
      <w:r w:rsidRPr="00A652C9">
        <w:rPr>
          <w:i/>
        </w:rPr>
        <w:t>Smart garments for emergency operators: the ProeTEX project.</w:t>
      </w:r>
      <w:r w:rsidRPr="00A652C9">
        <w:t xml:space="preserve"> IEEE Trans. Information Technology in Biomedicine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4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94-701.</w:t>
      </w:r>
    </w:p>
    <w:p w14:paraId="161AD7D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1.</w:t>
      </w:r>
      <w:r w:rsidRPr="00A652C9">
        <w:rPr>
          <w:rtl/>
        </w:rPr>
        <w:tab/>
      </w:r>
      <w:r w:rsidRPr="00A652C9">
        <w:t xml:space="preserve">Park, S. and S. Jayaraman, </w:t>
      </w:r>
      <w:r w:rsidRPr="00A652C9">
        <w:rPr>
          <w:i/>
        </w:rPr>
        <w:t>Enhancing the quality of life through wearable technology.</w:t>
      </w:r>
      <w:r w:rsidRPr="00A652C9">
        <w:t xml:space="preserve"> IEEE Engineering in medicine and biology</w:t>
      </w:r>
      <w:r w:rsidRPr="00A652C9">
        <w:rPr>
          <w:rtl/>
        </w:rPr>
        <w:t xml:space="preserve"> </w:t>
      </w:r>
      <w:r w:rsidRPr="00A652C9">
        <w:t xml:space="preserve">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41-48.</w:t>
      </w:r>
    </w:p>
    <w:p w14:paraId="5505DE32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2.</w:t>
      </w:r>
      <w:r w:rsidRPr="00A652C9">
        <w:rPr>
          <w:rtl/>
        </w:rPr>
        <w:tab/>
      </w:r>
      <w:r w:rsidRPr="00A652C9">
        <w:t xml:space="preserve">Axisa, F., et al., </w:t>
      </w:r>
      <w:r w:rsidRPr="00A652C9">
        <w:rPr>
          <w:i/>
        </w:rPr>
        <w:t>Flexible technologies and smart clothing for citizen medicine, home healthcare, and disease prevention.</w:t>
      </w:r>
      <w:r w:rsidRPr="00A652C9">
        <w:t xml:space="preserve"> IEEE transactions on information technology in biomedicine, </w:t>
      </w:r>
      <w:r w:rsidRPr="00A652C9">
        <w:rPr>
          <w:rtl/>
        </w:rPr>
        <w:t>2005</w:t>
      </w:r>
      <w:r w:rsidRPr="00A652C9">
        <w:t xml:space="preserve">. </w:t>
      </w:r>
      <w:r w:rsidRPr="00A652C9">
        <w:rPr>
          <w:b/>
          <w:rtl/>
        </w:rPr>
        <w:t>9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325-336.</w:t>
      </w:r>
    </w:p>
    <w:p w14:paraId="62C4AAB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3.</w:t>
      </w:r>
      <w:r w:rsidRPr="00A652C9">
        <w:rPr>
          <w:rtl/>
        </w:rPr>
        <w:tab/>
      </w:r>
      <w:r w:rsidRPr="00A652C9">
        <w:t xml:space="preserve">Dokovsky, N. and A. Van Halteren. </w:t>
      </w:r>
      <w:r w:rsidRPr="00A652C9">
        <w:rPr>
          <w:i/>
        </w:rPr>
        <w:t>BANip: enabling remote healthcare monitoring with Body Area Networks</w:t>
      </w:r>
      <w:r w:rsidRPr="00A652C9">
        <w:t xml:space="preserve">. in </w:t>
      </w:r>
      <w:r w:rsidRPr="00A652C9">
        <w:rPr>
          <w:i/>
        </w:rPr>
        <w:t>International Workshop on scientific engineering of Distributed Java applications</w:t>
      </w:r>
      <w:r w:rsidRPr="00A652C9">
        <w:t xml:space="preserve">. </w:t>
      </w:r>
      <w:r w:rsidRPr="00A652C9">
        <w:rPr>
          <w:rtl/>
        </w:rPr>
        <w:t>2003</w:t>
      </w:r>
      <w:r w:rsidRPr="00A652C9">
        <w:t>. Springer</w:t>
      </w:r>
      <w:r w:rsidRPr="00A652C9">
        <w:rPr>
          <w:rtl/>
        </w:rPr>
        <w:t>.</w:t>
      </w:r>
    </w:p>
    <w:p w14:paraId="54B2CC89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4.</w:t>
      </w:r>
      <w:r w:rsidRPr="00A652C9">
        <w:rPr>
          <w:rtl/>
        </w:rPr>
        <w:tab/>
      </w:r>
      <w:r w:rsidRPr="00A652C9">
        <w:t xml:space="preserve">Stankovic, J., et al. </w:t>
      </w:r>
      <w:r w:rsidRPr="00A652C9">
        <w:rPr>
          <w:i/>
        </w:rPr>
        <w:t>Wireless sensor networks for in-home healthcare: Potential and challenges</w:t>
      </w:r>
      <w:r w:rsidRPr="00A652C9">
        <w:t xml:space="preserve">. in </w:t>
      </w:r>
      <w:r w:rsidRPr="00A652C9">
        <w:rPr>
          <w:i/>
        </w:rPr>
        <w:t>High confidence medical device software and systems (HCMDSS) workshop</w:t>
      </w:r>
      <w:r w:rsidRPr="00A652C9">
        <w:t xml:space="preserve">. </w:t>
      </w:r>
      <w:r w:rsidRPr="00A652C9">
        <w:rPr>
          <w:rtl/>
        </w:rPr>
        <w:t>2005.</w:t>
      </w:r>
    </w:p>
    <w:p w14:paraId="1FBAC5A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5.</w:t>
      </w:r>
      <w:r w:rsidRPr="00A652C9">
        <w:rPr>
          <w:rtl/>
        </w:rPr>
        <w:tab/>
      </w:r>
      <w:r w:rsidRPr="00A652C9">
        <w:t xml:space="preserve">Chen, J., et al. </w:t>
      </w:r>
      <w:r w:rsidRPr="00A652C9">
        <w:rPr>
          <w:i/>
        </w:rPr>
        <w:t>Wearable sensors for reliable fall detection</w:t>
      </w:r>
      <w:r w:rsidRPr="00A652C9">
        <w:t xml:space="preserve">. in </w:t>
      </w:r>
      <w:r w:rsidRPr="00A652C9">
        <w:rPr>
          <w:i/>
          <w:rtl/>
        </w:rPr>
        <w:t xml:space="preserve">2005 </w:t>
      </w:r>
      <w:r w:rsidRPr="00A652C9">
        <w:rPr>
          <w:i/>
        </w:rPr>
        <w:t xml:space="preserve">IEEE Engineering in Medicine and Biology </w:t>
      </w:r>
      <w:r w:rsidRPr="00A652C9">
        <w:rPr>
          <w:i/>
          <w:rtl/>
        </w:rPr>
        <w:t>27</w:t>
      </w:r>
      <w:r w:rsidRPr="00A652C9">
        <w:rPr>
          <w:i/>
        </w:rPr>
        <w:t>th Annual Conference</w:t>
      </w:r>
      <w:r w:rsidRPr="00A652C9">
        <w:t xml:space="preserve">. </w:t>
      </w:r>
      <w:r w:rsidRPr="00A652C9">
        <w:rPr>
          <w:rtl/>
        </w:rPr>
        <w:t>2006</w:t>
      </w:r>
      <w:r w:rsidRPr="00A652C9">
        <w:t>. IEEE</w:t>
      </w:r>
      <w:r w:rsidRPr="00A652C9">
        <w:rPr>
          <w:rtl/>
        </w:rPr>
        <w:t>.</w:t>
      </w:r>
    </w:p>
    <w:p w14:paraId="601B6FA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lastRenderedPageBreak/>
        <w:t>16.</w:t>
      </w:r>
      <w:r w:rsidRPr="00A652C9">
        <w:rPr>
          <w:rtl/>
        </w:rPr>
        <w:tab/>
      </w:r>
      <w:r w:rsidRPr="00A652C9">
        <w:t xml:space="preserve">Faetti, T., et al. </w:t>
      </w:r>
      <w:r w:rsidRPr="00A652C9">
        <w:rPr>
          <w:i/>
        </w:rPr>
        <w:t>A comparative evaluation of different techniques for ambulatory monitoring of respiratory rate</w:t>
      </w:r>
      <w:r w:rsidRPr="00A652C9">
        <w:t xml:space="preserve">. in </w:t>
      </w:r>
      <w:r w:rsidRPr="00A652C9">
        <w:rPr>
          <w:i/>
        </w:rPr>
        <w:t>Proc. Int. Workshop Wearable Micro Nanosyst. Personalised Health (pHealth)</w:t>
      </w:r>
      <w:r w:rsidRPr="00A652C9">
        <w:t xml:space="preserve">. </w:t>
      </w:r>
      <w:r w:rsidRPr="00A652C9">
        <w:rPr>
          <w:rtl/>
        </w:rPr>
        <w:t>2008</w:t>
      </w:r>
      <w:r w:rsidRPr="00A652C9">
        <w:t>. Citeseer</w:t>
      </w:r>
      <w:r w:rsidRPr="00A652C9">
        <w:rPr>
          <w:rtl/>
        </w:rPr>
        <w:t>.</w:t>
      </w:r>
    </w:p>
    <w:p w14:paraId="030BBDF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7.</w:t>
      </w:r>
      <w:r w:rsidRPr="00A652C9">
        <w:rPr>
          <w:rtl/>
        </w:rPr>
        <w:tab/>
      </w:r>
      <w:r w:rsidRPr="00A652C9">
        <w:t>Cavallari, R</w:t>
      </w:r>
      <w:r w:rsidRPr="00A652C9">
        <w:rPr>
          <w:rtl/>
        </w:rPr>
        <w:t xml:space="preserve">., </w:t>
      </w:r>
      <w:r w:rsidRPr="00A652C9">
        <w:t xml:space="preserve">et al., </w:t>
      </w:r>
      <w:r w:rsidRPr="00A652C9">
        <w:rPr>
          <w:i/>
        </w:rPr>
        <w:t>A survey on wireless body area networks: Technologies and design challenges.</w:t>
      </w:r>
      <w:r w:rsidRPr="00A652C9">
        <w:t xml:space="preserve"> IEEE Communications Surveys &amp; Tutorials, </w:t>
      </w:r>
      <w:r w:rsidRPr="00A652C9">
        <w:rPr>
          <w:rtl/>
        </w:rPr>
        <w:t>2014</w:t>
      </w:r>
      <w:r w:rsidRPr="00A652C9">
        <w:t xml:space="preserve">. </w:t>
      </w:r>
      <w:r w:rsidRPr="00A652C9">
        <w:rPr>
          <w:b/>
          <w:rtl/>
        </w:rPr>
        <w:t>16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1635-1657.</w:t>
      </w:r>
    </w:p>
    <w:p w14:paraId="08D80F14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8.</w:t>
      </w:r>
      <w:r w:rsidRPr="00A652C9">
        <w:rPr>
          <w:rtl/>
        </w:rPr>
        <w:tab/>
      </w:r>
      <w:r w:rsidRPr="00A652C9">
        <w:t xml:space="preserve">Caya, M.V.C., et al. </w:t>
      </w:r>
      <w:r w:rsidRPr="00A652C9">
        <w:rPr>
          <w:i/>
        </w:rPr>
        <w:t>Warning System for Firefighters Using E-Textile</w:t>
      </w:r>
      <w:r w:rsidRPr="00A652C9">
        <w:t xml:space="preserve">. in </w:t>
      </w:r>
      <w:r w:rsidRPr="00A652C9">
        <w:rPr>
          <w:i/>
          <w:rtl/>
        </w:rPr>
        <w:t>2018 3</w:t>
      </w:r>
      <w:r w:rsidRPr="00A652C9">
        <w:rPr>
          <w:i/>
        </w:rPr>
        <w:t>rd International Conference on Computer and Communication Systems (ICCCS)</w:t>
      </w:r>
      <w:r w:rsidRPr="00A652C9">
        <w:t xml:space="preserve">. </w:t>
      </w:r>
      <w:r w:rsidRPr="00A652C9">
        <w:rPr>
          <w:rtl/>
        </w:rPr>
        <w:t>2018</w:t>
      </w:r>
      <w:r w:rsidRPr="00A652C9">
        <w:t>. IEEE</w:t>
      </w:r>
      <w:r w:rsidRPr="00A652C9">
        <w:rPr>
          <w:rtl/>
        </w:rPr>
        <w:t>.</w:t>
      </w:r>
    </w:p>
    <w:p w14:paraId="6825710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9.</w:t>
      </w:r>
      <w:r w:rsidRPr="00A652C9">
        <w:rPr>
          <w:rtl/>
        </w:rPr>
        <w:tab/>
      </w:r>
      <w:r w:rsidRPr="00A652C9">
        <w:t xml:space="preserve">Al Hamadi, A., et al. </w:t>
      </w:r>
      <w:r w:rsidRPr="00A652C9">
        <w:rPr>
          <w:i/>
        </w:rPr>
        <w:t>Multi-Functional Safety Jacket for Firefighters</w:t>
      </w:r>
      <w:r w:rsidRPr="00A652C9">
        <w:t xml:space="preserve">. in </w:t>
      </w:r>
      <w:r w:rsidRPr="00A652C9">
        <w:rPr>
          <w:i/>
          <w:rtl/>
        </w:rPr>
        <w:t xml:space="preserve">2019 </w:t>
      </w:r>
      <w:r w:rsidRPr="00A652C9">
        <w:rPr>
          <w:i/>
        </w:rPr>
        <w:t>Advances in Science and Engineering Technology International Conferences (ASET)</w:t>
      </w:r>
      <w:r w:rsidRPr="00A652C9">
        <w:t xml:space="preserve">. </w:t>
      </w:r>
      <w:r w:rsidRPr="00A652C9">
        <w:rPr>
          <w:rtl/>
        </w:rPr>
        <w:t>2019</w:t>
      </w:r>
      <w:r w:rsidRPr="00A652C9">
        <w:t>. IEEE</w:t>
      </w:r>
      <w:r w:rsidRPr="00A652C9">
        <w:rPr>
          <w:rtl/>
        </w:rPr>
        <w:t>.</w:t>
      </w:r>
    </w:p>
    <w:p w14:paraId="629E9710" w14:textId="00122310" w:rsidR="0026721C" w:rsidRDefault="00100D82" w:rsidP="00A652C9">
      <w:pPr>
        <w:bidi w:val="0"/>
        <w:rPr>
          <w:lang w:bidi="fa-IR"/>
        </w:rPr>
      </w:pPr>
      <w:r>
        <w:rPr>
          <w:rtl/>
        </w:rPr>
        <w:fldChar w:fldCharType="end"/>
      </w:r>
      <w:r w:rsidR="00117F94">
        <w:rPr>
          <w:rFonts w:hint="cs"/>
          <w:rtl/>
        </w:rPr>
        <w:t xml:space="preserve"> </w:t>
      </w:r>
    </w:p>
    <w:sectPr w:rsidR="0026721C" w:rsidSect="00306E8D">
      <w:headerReference w:type="default" r:id="rId35"/>
      <w:footerReference w:type="default" r:id="rId36"/>
      <w:headerReference w:type="first" r:id="rId37"/>
      <w:footerReference w:type="first" r:id="rId38"/>
      <w:footnotePr>
        <w:numRestart w:val="eachPage"/>
      </w:footnotePr>
      <w:pgSz w:w="11906" w:h="16838" w:code="9"/>
      <w:pgMar w:top="1701" w:right="1416" w:bottom="1701" w:left="1418" w:header="851" w:footer="1021" w:gutter="0"/>
      <w:cols w:space="708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052971" w14:textId="77777777" w:rsidR="001E184A" w:rsidRDefault="001E184A" w:rsidP="0026721C">
      <w:r>
        <w:separator/>
      </w:r>
    </w:p>
  </w:endnote>
  <w:endnote w:type="continuationSeparator" w:id="0">
    <w:p w14:paraId="09C7FC16" w14:textId="77777777" w:rsidR="001E184A" w:rsidRDefault="001E184A" w:rsidP="00267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tr">
    <w:charset w:val="B2"/>
    <w:family w:val="auto"/>
    <w:pitch w:val="variable"/>
    <w:sig w:usb0="00002001" w:usb1="80000000" w:usb2="00000008" w:usb3="00000000" w:csb0="00000040" w:csb1="00000000"/>
  </w:font>
  <w:font w:name="Zar">
    <w:altName w:val="Arial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agut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 Lotus 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Titr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 Bold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">
    <w:altName w:val="Arial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3999B9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32CB34A3" w14:textId="77777777" w:rsidR="00692561" w:rsidRDefault="00692561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D8AC6C" w14:textId="77777777" w:rsidR="00692561" w:rsidRDefault="00692561" w:rsidP="00E75F86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437CD" w14:textId="77777777" w:rsidR="00692561" w:rsidRDefault="00692561" w:rsidP="00E75F86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A67AB0" w14:textId="77777777" w:rsidR="00692561" w:rsidRDefault="00692561" w:rsidP="00E75F8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rFonts w:hint="eastAsia"/>
        <w:noProof/>
        <w:rtl/>
      </w:rPr>
      <w:t>‌ج</w:t>
    </w:r>
    <w:r>
      <w:rPr>
        <w:rStyle w:val="PageNumber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740E46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>
      <w:rPr>
        <w:rStyle w:val="PageNumber"/>
        <w:noProof/>
        <w:rtl/>
      </w:rPr>
      <w:t>18</w:t>
    </w:r>
    <w:r>
      <w:rPr>
        <w:rStyle w:val="PageNumber"/>
        <w:rtl/>
      </w:rPr>
      <w:fldChar w:fldCharType="end"/>
    </w:r>
  </w:p>
  <w:p w14:paraId="655465A0" w14:textId="77777777" w:rsidR="00692561" w:rsidRDefault="00692561" w:rsidP="00E75F86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455743" w14:textId="77777777" w:rsidR="00692561" w:rsidRPr="003E422A" w:rsidRDefault="00692561" w:rsidP="00E75F86">
    <w:pPr>
      <w:pStyle w:val="Footer"/>
      <w:framePr w:w="1437" w:wrap="around" w:vAnchor="text" w:hAnchor="page" w:x="4946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rFonts w:hint="eastAsia"/>
        <w:noProof/>
        <w:sz w:val="28"/>
        <w:rtl/>
      </w:rPr>
      <w:t>‌ز</w:t>
    </w:r>
    <w:r w:rsidRPr="003E422A">
      <w:rPr>
        <w:rStyle w:val="PageNumber"/>
        <w:sz w:val="28"/>
        <w:rtl/>
      </w:rPr>
      <w:fldChar w:fldCharType="end"/>
    </w:r>
  </w:p>
  <w:p w14:paraId="0C318B52" w14:textId="77777777" w:rsidR="00692561" w:rsidRDefault="00692561">
    <w:pPr>
      <w:pStyle w:val="Foo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BD3F3D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2</w:t>
    </w:r>
    <w:r w:rsidRPr="003E422A">
      <w:rPr>
        <w:rStyle w:val="PageNumber"/>
        <w:sz w:val="28"/>
        <w:rtl/>
      </w:rPr>
      <w:fldChar w:fldCharType="end"/>
    </w:r>
  </w:p>
  <w:p w14:paraId="772FA8CD" w14:textId="77777777" w:rsidR="00692561" w:rsidRDefault="00692561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199BFC" w14:textId="77777777" w:rsidR="00692561" w:rsidRDefault="00692561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B7E3BE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6</w:t>
    </w:r>
    <w:r w:rsidRPr="003E422A">
      <w:rPr>
        <w:rStyle w:val="PageNumber"/>
        <w:sz w:val="28"/>
        <w:rtl/>
      </w:rPr>
      <w:fldChar w:fldCharType="end"/>
    </w:r>
  </w:p>
  <w:p w14:paraId="4DA8EB6E" w14:textId="77777777" w:rsidR="00692561" w:rsidRDefault="00692561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DF278D" w14:textId="77777777" w:rsidR="00692561" w:rsidRDefault="006925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7862AF1" w14:textId="77777777" w:rsidR="001E184A" w:rsidRDefault="001E184A" w:rsidP="0026721C">
      <w:r>
        <w:separator/>
      </w:r>
    </w:p>
  </w:footnote>
  <w:footnote w:type="continuationSeparator" w:id="0">
    <w:p w14:paraId="176AB6BC" w14:textId="77777777" w:rsidR="001E184A" w:rsidRDefault="001E184A" w:rsidP="0026721C">
      <w:r>
        <w:continuationSeparator/>
      </w:r>
    </w:p>
  </w:footnote>
  <w:footnote w:id="1">
    <w:p w14:paraId="6157D929" w14:textId="5A281FE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ardiovascular disease</w:t>
      </w:r>
    </w:p>
  </w:footnote>
  <w:footnote w:id="2">
    <w:p w14:paraId="2373A817" w14:textId="77AD52FB" w:rsidR="00692561" w:rsidRDefault="00692561" w:rsidP="00F07A7D">
      <w:pPr>
        <w:pStyle w:val="ab"/>
      </w:pPr>
      <w:r w:rsidRPr="0015646C">
        <w:footnoteRef/>
      </w:r>
      <w:r>
        <w:rPr>
          <w:rFonts w:hint="cs"/>
          <w:rtl/>
        </w:rPr>
        <w:t xml:space="preserve"> </w:t>
      </w:r>
      <w:r>
        <w:t>wearable sensor technology</w:t>
      </w:r>
    </w:p>
  </w:footnote>
  <w:footnote w:id="3">
    <w:p w14:paraId="384070CF" w14:textId="61DBB9AF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limited power supplies</w:t>
      </w:r>
    </w:p>
  </w:footnote>
  <w:footnote w:id="4">
    <w:p w14:paraId="7557BE3B" w14:textId="5C02F9E3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>
        <w:rPr>
          <w:rtl/>
        </w:rPr>
        <w:t xml:space="preserve"> </w:t>
      </w:r>
      <w:r>
        <w:t>low bandwidth</w:t>
      </w:r>
    </w:p>
  </w:footnote>
  <w:footnote w:id="5">
    <w:p w14:paraId="2A643950" w14:textId="125EE919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Rehabilitation</w:t>
      </w:r>
    </w:p>
  </w:footnote>
  <w:footnote w:id="6">
    <w:p w14:paraId="6DBF87CC" w14:textId="6DAB71F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linician</w:t>
      </w:r>
    </w:p>
  </w:footnote>
  <w:footnote w:id="7">
    <w:p w14:paraId="07E8D893" w14:textId="2B2A3B0D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olter Monitor</w:t>
      </w:r>
    </w:p>
  </w:footnote>
  <w:footnote w:id="8">
    <w:p w14:paraId="55E3E74D" w14:textId="5EBCF4DC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edical Device Agent</w:t>
      </w:r>
      <w:r w:rsidRPr="0015646C">
        <w:rPr>
          <w:rFonts w:eastAsia="Calibri"/>
        </w:rPr>
        <w:t xml:space="preserve"> </w:t>
      </w:r>
    </w:p>
  </w:footnote>
  <w:footnote w:id="9">
    <w:p w14:paraId="232D678A" w14:textId="7BBF66B0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iddleware </w:t>
      </w:r>
      <w:r w:rsidRPr="0015646C">
        <w:rPr>
          <w:rFonts w:eastAsia="Calibri"/>
        </w:rPr>
        <w:t xml:space="preserve"> </w:t>
      </w:r>
    </w:p>
  </w:footnote>
  <w:footnote w:id="10">
    <w:p w14:paraId="47BD8AB1" w14:textId="78D356FC" w:rsidR="00692561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Gateway services</w:t>
      </w:r>
      <w:r>
        <w:rPr>
          <w:rFonts w:ascii="Calibri" w:eastAsia="Calibri" w:hAnsi="Calibri" w:cs="Calibri"/>
        </w:rPr>
        <w:t xml:space="preserve"> </w:t>
      </w:r>
    </w:p>
  </w:footnote>
  <w:footnote w:id="11">
    <w:p w14:paraId="75838DA6" w14:textId="63BC315E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arvard School of Public Health</w:t>
      </w:r>
    </w:p>
  </w:footnote>
  <w:footnote w:id="12">
    <w:p w14:paraId="6BB37752" w14:textId="0B2FCDF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National Fire Protection Association</w:t>
      </w:r>
    </w:p>
  </w:footnote>
  <w:footnote w:id="13">
    <w:p w14:paraId="7BCB9725" w14:textId="6CC64B54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American College of Occupational and Environmental Medicine</w:t>
      </w:r>
    </w:p>
  </w:footnote>
  <w:footnote w:id="14">
    <w:p w14:paraId="7504B81B" w14:textId="6ACA9F7B" w:rsidR="00692561" w:rsidRPr="0015646C" w:rsidRDefault="00692561" w:rsidP="0015646C">
      <w:pPr>
        <w:pStyle w:val="ab"/>
      </w:pPr>
      <w:r w:rsidRPr="0015646C">
        <w:footnoteRef/>
      </w:r>
      <w:r w:rsidRPr="0015646C">
        <w:t xml:space="preserve"> Sympathetic</w:t>
      </w:r>
    </w:p>
  </w:footnote>
  <w:footnote w:id="15">
    <w:p w14:paraId="46BAA637" w14:textId="320D5C7C" w:rsidR="00692561" w:rsidRPr="0015646C" w:rsidRDefault="00692561" w:rsidP="0015646C">
      <w:pPr>
        <w:pStyle w:val="ab"/>
      </w:pPr>
      <w:r w:rsidRPr="0015646C">
        <w:footnoteRef/>
      </w:r>
      <w:r w:rsidRPr="0015646C">
        <w:rPr>
          <w:szCs w:val="18"/>
          <w:rtl/>
        </w:rPr>
        <w:t xml:space="preserve"> </w:t>
      </w:r>
      <w:r w:rsidRPr="0015646C">
        <w:t>Physiological</w:t>
      </w:r>
    </w:p>
  </w:footnote>
  <w:footnote w:id="16">
    <w:p w14:paraId="638E9723" w14:textId="77777777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Defense Advanced Research Projects Agency</w:t>
      </w:r>
    </w:p>
  </w:footnote>
  <w:footnote w:id="17">
    <w:p w14:paraId="6597255E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electrocardiogram</w:t>
      </w:r>
    </w:p>
  </w:footnote>
  <w:footnote w:id="18">
    <w:p w14:paraId="72816F25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area network</w:t>
      </w:r>
    </w:p>
  </w:footnote>
  <w:footnote w:id="19">
    <w:p w14:paraId="6A91E323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sensor network</w:t>
      </w:r>
    </w:p>
  </w:footnote>
  <w:footnote w:id="20">
    <w:p w14:paraId="19BFB054" w14:textId="2B00C64D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Wireless Body Area Networks</w:t>
      </w:r>
    </w:p>
  </w:footnote>
  <w:footnote w:id="21">
    <w:p w14:paraId="53A548E5" w14:textId="13D90C6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yber Physical System</w:t>
      </w:r>
    </w:p>
  </w:footnote>
  <w:footnote w:id="22">
    <w:p w14:paraId="655BA1A6" w14:textId="1215CDFA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Personal Protective Equipment</w:t>
      </w:r>
    </w:p>
  </w:footnote>
  <w:footnote w:id="23">
    <w:p w14:paraId="19E4B0BF" w14:textId="62EE2403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System-on-Chip</w:t>
      </w:r>
    </w:p>
  </w:footnote>
  <w:footnote w:id="24">
    <w:p w14:paraId="257AD95C" w14:textId="77777777" w:rsidR="00692561" w:rsidRPr="00692561" w:rsidRDefault="00692561" w:rsidP="00692561">
      <w:pPr>
        <w:pStyle w:val="ab"/>
        <w:rPr>
          <w:rStyle w:val="FootnoteReference"/>
          <w:rFonts w:cs="B Nazanin"/>
          <w:sz w:val="18"/>
          <w:szCs w:val="20"/>
          <w:vertAlign w:val="baseline"/>
        </w:rPr>
      </w:pPr>
      <w:r w:rsidRPr="00692561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692561">
        <w:rPr>
          <w:rStyle w:val="FootnoteReference"/>
          <w:rFonts w:cs="B Nazanin"/>
          <w:sz w:val="18"/>
          <w:szCs w:val="20"/>
          <w:vertAlign w:val="baseline"/>
        </w:rPr>
        <w:t xml:space="preserve"> </w:t>
      </w:r>
      <w:hyperlink r:id="rId1" w:history="1">
        <w:r w:rsidRPr="00692561">
          <w:rPr>
            <w:rStyle w:val="FootnoteReference"/>
            <w:rFonts w:cs="B Nazanin"/>
            <w:sz w:val="18"/>
            <w:szCs w:val="20"/>
            <w:vertAlign w:val="baseline"/>
          </w:rPr>
          <w:t>Electrocardiographic</w:t>
        </w:r>
      </w:hyperlink>
    </w:p>
    <w:p w14:paraId="74F16394" w14:textId="77777777" w:rsidR="00692561" w:rsidRDefault="00692561" w:rsidP="00692561">
      <w:pPr>
        <w:pStyle w:val="FootnoteText"/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71834" w14:textId="77777777" w:rsidR="00692561" w:rsidRPr="00EE1748" w:rsidRDefault="00692561" w:rsidP="00E75F86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7A4027" w14:textId="77777777" w:rsidR="00692561" w:rsidRPr="0026721C" w:rsidRDefault="00692561" w:rsidP="0026721C">
    <w:pPr>
      <w:pStyle w:val="Header"/>
      <w:rPr>
        <w:sz w:val="18"/>
        <w:szCs w:val="24"/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3F076B" w14:textId="77777777" w:rsidR="00692561" w:rsidRPr="00EE1748" w:rsidRDefault="00692561" w:rsidP="00E75F86">
    <w:pPr>
      <w:pStyle w:val="Header"/>
      <w:rPr>
        <w:rtl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92EC6F" w14:textId="77777777" w:rsidR="00692561" w:rsidRPr="000E64F6" w:rsidRDefault="00692561" w:rsidP="00E75F86">
    <w:pPr>
      <w:pStyle w:val="Header"/>
      <w:rPr>
        <w:szCs w:val="24"/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3BD881" w14:textId="77777777" w:rsidR="00692561" w:rsidRDefault="00692561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070669" w14:textId="77777777" w:rsidR="00692561" w:rsidRPr="00A14AFF" w:rsidRDefault="00692561" w:rsidP="00E75F86">
    <w:pPr>
      <w:pStyle w:val="Header"/>
      <w:rPr>
        <w:sz w:val="18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988A62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6F8A28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E059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96D8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8F6CF6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E9E2D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7865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BDED5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30E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705B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5B63D6"/>
    <w:multiLevelType w:val="hybridMultilevel"/>
    <w:tmpl w:val="20ACBAB0"/>
    <w:lvl w:ilvl="0" w:tplc="BD3071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AE52B0"/>
    <w:multiLevelType w:val="multilevel"/>
    <w:tmpl w:val="DB1C57F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2" w15:restartNumberingAfterBreak="0">
    <w:nsid w:val="0BEC1E53"/>
    <w:multiLevelType w:val="multilevel"/>
    <w:tmpl w:val="B0CC2C2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color w:val="000000" w:themeColor="text1"/>
        <w:sz w:val="28"/>
        <w:szCs w:val="32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306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pStyle w:val="a3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pStyle w:val="a4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3" w15:restartNumberingAfterBreak="0">
    <w:nsid w:val="0C2B7D0D"/>
    <w:multiLevelType w:val="multilevel"/>
    <w:tmpl w:val="6AA8145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4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113D09C6"/>
    <w:multiLevelType w:val="hybridMultilevel"/>
    <w:tmpl w:val="2F2C3BCC"/>
    <w:lvl w:ilvl="0" w:tplc="57D4D6B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CE128B6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8" w15:restartNumberingAfterBreak="0">
    <w:nsid w:val="1DFF7525"/>
    <w:multiLevelType w:val="hybridMultilevel"/>
    <w:tmpl w:val="B5D6861A"/>
    <w:lvl w:ilvl="0" w:tplc="04090009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D1367E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0" w15:restartNumberingAfterBreak="0">
    <w:nsid w:val="22B11742"/>
    <w:multiLevelType w:val="hybridMultilevel"/>
    <w:tmpl w:val="9990A8CC"/>
    <w:lvl w:ilvl="0" w:tplc="E6EC8F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638730A"/>
    <w:multiLevelType w:val="multilevel"/>
    <w:tmpl w:val="388CDFB0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28C42CC0"/>
    <w:multiLevelType w:val="multilevel"/>
    <w:tmpl w:val="94120384"/>
    <w:lvl w:ilvl="0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AEC4D83"/>
    <w:multiLevelType w:val="multilevel"/>
    <w:tmpl w:val="DD300AC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2B8D07CC"/>
    <w:multiLevelType w:val="hybridMultilevel"/>
    <w:tmpl w:val="09185814"/>
    <w:lvl w:ilvl="0" w:tplc="AC9A412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5B646BC"/>
    <w:multiLevelType w:val="multilevel"/>
    <w:tmpl w:val="E5D6C97A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6" w15:restartNumberingAfterBreak="0">
    <w:nsid w:val="35E439AD"/>
    <w:multiLevelType w:val="multilevel"/>
    <w:tmpl w:val="7542E29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7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3A714750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9" w15:restartNumberingAfterBreak="0">
    <w:nsid w:val="3DFF25EC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E405B0B"/>
    <w:multiLevelType w:val="multilevel"/>
    <w:tmpl w:val="699277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>
      <w:start w:val="1"/>
      <w:numFmt w:val="bullet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3F462453"/>
    <w:multiLevelType w:val="hybridMultilevel"/>
    <w:tmpl w:val="085400CC"/>
    <w:lvl w:ilvl="0" w:tplc="2B56D14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FBA7F45"/>
    <w:multiLevelType w:val="multilevel"/>
    <w:tmpl w:val="3C3ACFCC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3" w15:restartNumberingAfterBreak="0">
    <w:nsid w:val="421136CD"/>
    <w:multiLevelType w:val="multilevel"/>
    <w:tmpl w:val="C33EC86A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2797002"/>
    <w:multiLevelType w:val="multilevel"/>
    <w:tmpl w:val="1A4C511A"/>
    <w:lvl w:ilvl="0">
      <w:start w:val="1"/>
      <w:numFmt w:val="decimal"/>
      <w:suff w:val="nothing"/>
      <w:lvlText w:val="فصل %1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43502133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745449"/>
    <w:multiLevelType w:val="hybridMultilevel"/>
    <w:tmpl w:val="9FDC30FC"/>
    <w:lvl w:ilvl="0" w:tplc="2F589BD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C0B61E7"/>
    <w:multiLevelType w:val="multilevel"/>
    <w:tmpl w:val="C316DF0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8" w15:restartNumberingAfterBreak="0">
    <w:nsid w:val="5E093D9A"/>
    <w:multiLevelType w:val="hybridMultilevel"/>
    <w:tmpl w:val="021A017A"/>
    <w:lvl w:ilvl="0" w:tplc="B8B6A71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626ABD"/>
    <w:multiLevelType w:val="multilevel"/>
    <w:tmpl w:val="66789022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7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40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72975BFA"/>
    <w:multiLevelType w:val="multilevel"/>
    <w:tmpl w:val="E880164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 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2" w15:restartNumberingAfterBreak="0">
    <w:nsid w:val="739020EA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3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698089A"/>
    <w:multiLevelType w:val="multilevel"/>
    <w:tmpl w:val="9E1E836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5" w15:restartNumberingAfterBreak="0">
    <w:nsid w:val="78D85AD4"/>
    <w:multiLevelType w:val="multilevel"/>
    <w:tmpl w:val="2CAAB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6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C4E0FD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8" w15:restartNumberingAfterBreak="0">
    <w:nsid w:val="7DAF659C"/>
    <w:multiLevelType w:val="multilevel"/>
    <w:tmpl w:val="15C46E2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9" w15:restartNumberingAfterBreak="0">
    <w:nsid w:val="7ED04226"/>
    <w:multiLevelType w:val="hybridMultilevel"/>
    <w:tmpl w:val="C520DD8E"/>
    <w:lvl w:ilvl="0" w:tplc="0409000F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  <w:rPr>
        <w:rFonts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0"/>
  </w:num>
  <w:num w:numId="3">
    <w:abstractNumId w:val="47"/>
  </w:num>
  <w:num w:numId="4">
    <w:abstractNumId w:val="16"/>
  </w:num>
  <w:num w:numId="5">
    <w:abstractNumId w:val="44"/>
  </w:num>
  <w:num w:numId="6">
    <w:abstractNumId w:val="23"/>
  </w:num>
  <w:num w:numId="7">
    <w:abstractNumId w:val="41"/>
  </w:num>
  <w:num w:numId="8">
    <w:abstractNumId w:val="48"/>
  </w:num>
  <w:num w:numId="9">
    <w:abstractNumId w:val="25"/>
  </w:num>
  <w:num w:numId="10">
    <w:abstractNumId w:val="11"/>
  </w:num>
  <w:num w:numId="11">
    <w:abstractNumId w:val="26"/>
  </w:num>
  <w:num w:numId="12">
    <w:abstractNumId w:val="13"/>
  </w:num>
  <w:num w:numId="13">
    <w:abstractNumId w:val="37"/>
  </w:num>
  <w:num w:numId="14">
    <w:abstractNumId w:val="34"/>
  </w:num>
  <w:num w:numId="15">
    <w:abstractNumId w:val="19"/>
  </w:num>
  <w:num w:numId="16">
    <w:abstractNumId w:val="42"/>
  </w:num>
  <w:num w:numId="17">
    <w:abstractNumId w:val="17"/>
  </w:num>
  <w:num w:numId="18">
    <w:abstractNumId w:val="33"/>
  </w:num>
  <w:num w:numId="19">
    <w:abstractNumId w:val="18"/>
  </w:num>
  <w:num w:numId="20">
    <w:abstractNumId w:val="29"/>
  </w:num>
  <w:num w:numId="21">
    <w:abstractNumId w:val="35"/>
  </w:num>
  <w:num w:numId="22">
    <w:abstractNumId w:val="36"/>
  </w:num>
  <w:num w:numId="23">
    <w:abstractNumId w:val="9"/>
  </w:num>
  <w:num w:numId="24">
    <w:abstractNumId w:val="7"/>
  </w:num>
  <w:num w:numId="25">
    <w:abstractNumId w:val="6"/>
  </w:num>
  <w:num w:numId="26">
    <w:abstractNumId w:val="5"/>
  </w:num>
  <w:num w:numId="27">
    <w:abstractNumId w:val="4"/>
  </w:num>
  <w:num w:numId="28">
    <w:abstractNumId w:val="8"/>
  </w:num>
  <w:num w:numId="29">
    <w:abstractNumId w:val="3"/>
  </w:num>
  <w:num w:numId="30">
    <w:abstractNumId w:val="2"/>
  </w:num>
  <w:num w:numId="31">
    <w:abstractNumId w:val="1"/>
  </w:num>
  <w:num w:numId="32">
    <w:abstractNumId w:val="0"/>
  </w:num>
  <w:num w:numId="33">
    <w:abstractNumId w:val="22"/>
  </w:num>
  <w:num w:numId="34">
    <w:abstractNumId w:val="46"/>
  </w:num>
  <w:num w:numId="35">
    <w:abstractNumId w:val="43"/>
  </w:num>
  <w:num w:numId="36">
    <w:abstractNumId w:val="45"/>
  </w:num>
  <w:num w:numId="37">
    <w:abstractNumId w:val="30"/>
  </w:num>
  <w:num w:numId="38">
    <w:abstractNumId w:val="27"/>
  </w:num>
  <w:num w:numId="39">
    <w:abstractNumId w:val="21"/>
  </w:num>
  <w:num w:numId="40">
    <w:abstractNumId w:val="15"/>
  </w:num>
  <w:num w:numId="41">
    <w:abstractNumId w:val="14"/>
  </w:num>
  <w:num w:numId="42">
    <w:abstractNumId w:val="28"/>
  </w:num>
  <w:num w:numId="43">
    <w:abstractNumId w:val="32"/>
  </w:num>
  <w:num w:numId="44">
    <w:abstractNumId w:val="39"/>
  </w:num>
  <w:num w:numId="45">
    <w:abstractNumId w:val="38"/>
  </w:num>
  <w:num w:numId="46">
    <w:abstractNumId w:val="20"/>
  </w:num>
  <w:num w:numId="47">
    <w:abstractNumId w:val="10"/>
  </w:num>
  <w:num w:numId="48">
    <w:abstractNumId w:val="49"/>
  </w:num>
  <w:num w:numId="49">
    <w:abstractNumId w:val="31"/>
  </w:num>
  <w:num w:numId="5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xasp9efapp0ke5twvx5zatfs9zf9w9vv9v&quot;&gt;My EndNote Library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26721C"/>
    <w:rsid w:val="000355D4"/>
    <w:rsid w:val="00035908"/>
    <w:rsid w:val="000927FE"/>
    <w:rsid w:val="0009688C"/>
    <w:rsid w:val="000B1FCE"/>
    <w:rsid w:val="000B640B"/>
    <w:rsid w:val="000B6AFB"/>
    <w:rsid w:val="000C71AC"/>
    <w:rsid w:val="000D0936"/>
    <w:rsid w:val="0010064F"/>
    <w:rsid w:val="00100D82"/>
    <w:rsid w:val="0010261A"/>
    <w:rsid w:val="001048B7"/>
    <w:rsid w:val="00117F94"/>
    <w:rsid w:val="00121F24"/>
    <w:rsid w:val="00152181"/>
    <w:rsid w:val="0015646C"/>
    <w:rsid w:val="0015726D"/>
    <w:rsid w:val="001753AB"/>
    <w:rsid w:val="001842F2"/>
    <w:rsid w:val="00184981"/>
    <w:rsid w:val="001D5CAF"/>
    <w:rsid w:val="001E184A"/>
    <w:rsid w:val="001E373B"/>
    <w:rsid w:val="001E7F13"/>
    <w:rsid w:val="001F0022"/>
    <w:rsid w:val="001F1E07"/>
    <w:rsid w:val="001F43F4"/>
    <w:rsid w:val="00242177"/>
    <w:rsid w:val="00254E2F"/>
    <w:rsid w:val="0026286D"/>
    <w:rsid w:val="0026721C"/>
    <w:rsid w:val="00270212"/>
    <w:rsid w:val="0027426E"/>
    <w:rsid w:val="002854F1"/>
    <w:rsid w:val="0028583E"/>
    <w:rsid w:val="00290D51"/>
    <w:rsid w:val="002943F3"/>
    <w:rsid w:val="002B16F3"/>
    <w:rsid w:val="002B32A9"/>
    <w:rsid w:val="002C1425"/>
    <w:rsid w:val="002C20D8"/>
    <w:rsid w:val="002C600E"/>
    <w:rsid w:val="002E0EAC"/>
    <w:rsid w:val="00301A55"/>
    <w:rsid w:val="00305B9A"/>
    <w:rsid w:val="00306E8D"/>
    <w:rsid w:val="00314FAC"/>
    <w:rsid w:val="003224E5"/>
    <w:rsid w:val="003226C6"/>
    <w:rsid w:val="0034719C"/>
    <w:rsid w:val="00360BC3"/>
    <w:rsid w:val="00370DB7"/>
    <w:rsid w:val="00387D40"/>
    <w:rsid w:val="00395BBB"/>
    <w:rsid w:val="003A1A23"/>
    <w:rsid w:val="003A4263"/>
    <w:rsid w:val="003A6E5B"/>
    <w:rsid w:val="003B3B23"/>
    <w:rsid w:val="003D2D80"/>
    <w:rsid w:val="003F29D3"/>
    <w:rsid w:val="003F5E22"/>
    <w:rsid w:val="00402033"/>
    <w:rsid w:val="004328D1"/>
    <w:rsid w:val="00440487"/>
    <w:rsid w:val="004458D1"/>
    <w:rsid w:val="004622DF"/>
    <w:rsid w:val="00465070"/>
    <w:rsid w:val="00475121"/>
    <w:rsid w:val="004831BB"/>
    <w:rsid w:val="00491ABB"/>
    <w:rsid w:val="004934A3"/>
    <w:rsid w:val="00496F58"/>
    <w:rsid w:val="004A56D1"/>
    <w:rsid w:val="004B1595"/>
    <w:rsid w:val="004C14D4"/>
    <w:rsid w:val="004C24BD"/>
    <w:rsid w:val="004C6D21"/>
    <w:rsid w:val="004D03ED"/>
    <w:rsid w:val="004E1618"/>
    <w:rsid w:val="004E4BE6"/>
    <w:rsid w:val="004E6CDD"/>
    <w:rsid w:val="0050112F"/>
    <w:rsid w:val="00510FFE"/>
    <w:rsid w:val="00515D84"/>
    <w:rsid w:val="005252FA"/>
    <w:rsid w:val="005508D5"/>
    <w:rsid w:val="00555D60"/>
    <w:rsid w:val="00570C9F"/>
    <w:rsid w:val="00581A2C"/>
    <w:rsid w:val="0059348F"/>
    <w:rsid w:val="005B2F10"/>
    <w:rsid w:val="005B4577"/>
    <w:rsid w:val="005C0CF8"/>
    <w:rsid w:val="005C1B92"/>
    <w:rsid w:val="005F421E"/>
    <w:rsid w:val="0063342B"/>
    <w:rsid w:val="00641777"/>
    <w:rsid w:val="00642D62"/>
    <w:rsid w:val="00647E9F"/>
    <w:rsid w:val="00650388"/>
    <w:rsid w:val="00662D0A"/>
    <w:rsid w:val="006659EB"/>
    <w:rsid w:val="00672A3D"/>
    <w:rsid w:val="00676290"/>
    <w:rsid w:val="00692561"/>
    <w:rsid w:val="006A461E"/>
    <w:rsid w:val="006A79B3"/>
    <w:rsid w:val="00706379"/>
    <w:rsid w:val="00725F36"/>
    <w:rsid w:val="0076038A"/>
    <w:rsid w:val="00776A34"/>
    <w:rsid w:val="007A619C"/>
    <w:rsid w:val="007C6922"/>
    <w:rsid w:val="008108E0"/>
    <w:rsid w:val="00815C01"/>
    <w:rsid w:val="00820BBC"/>
    <w:rsid w:val="0085429C"/>
    <w:rsid w:val="00854651"/>
    <w:rsid w:val="00856750"/>
    <w:rsid w:val="00861668"/>
    <w:rsid w:val="0086719B"/>
    <w:rsid w:val="00871FDB"/>
    <w:rsid w:val="00896B1E"/>
    <w:rsid w:val="008C6440"/>
    <w:rsid w:val="008D7AE7"/>
    <w:rsid w:val="008E121A"/>
    <w:rsid w:val="00903ACD"/>
    <w:rsid w:val="00922098"/>
    <w:rsid w:val="00922828"/>
    <w:rsid w:val="00974E68"/>
    <w:rsid w:val="009E08BF"/>
    <w:rsid w:val="009F590E"/>
    <w:rsid w:val="00A05C3B"/>
    <w:rsid w:val="00A25FFC"/>
    <w:rsid w:val="00A322FC"/>
    <w:rsid w:val="00A422FC"/>
    <w:rsid w:val="00A55B69"/>
    <w:rsid w:val="00A619EE"/>
    <w:rsid w:val="00A652C9"/>
    <w:rsid w:val="00A66CAE"/>
    <w:rsid w:val="00A677D0"/>
    <w:rsid w:val="00AA1465"/>
    <w:rsid w:val="00AB2868"/>
    <w:rsid w:val="00AC54A2"/>
    <w:rsid w:val="00AE113F"/>
    <w:rsid w:val="00B22CA7"/>
    <w:rsid w:val="00B2621F"/>
    <w:rsid w:val="00B2662D"/>
    <w:rsid w:val="00B35820"/>
    <w:rsid w:val="00B5274A"/>
    <w:rsid w:val="00B673FA"/>
    <w:rsid w:val="00B8207C"/>
    <w:rsid w:val="00C242D2"/>
    <w:rsid w:val="00C2522A"/>
    <w:rsid w:val="00C3645B"/>
    <w:rsid w:val="00C47A39"/>
    <w:rsid w:val="00C65DC7"/>
    <w:rsid w:val="00C70B0A"/>
    <w:rsid w:val="00C73F09"/>
    <w:rsid w:val="00C95DE7"/>
    <w:rsid w:val="00CB0C00"/>
    <w:rsid w:val="00CB6992"/>
    <w:rsid w:val="00CE0B65"/>
    <w:rsid w:val="00CF033F"/>
    <w:rsid w:val="00CF7134"/>
    <w:rsid w:val="00D27BFC"/>
    <w:rsid w:val="00D4128F"/>
    <w:rsid w:val="00D431B9"/>
    <w:rsid w:val="00D8028F"/>
    <w:rsid w:val="00D80CF7"/>
    <w:rsid w:val="00D828CB"/>
    <w:rsid w:val="00DA74C6"/>
    <w:rsid w:val="00DB2C44"/>
    <w:rsid w:val="00DC4475"/>
    <w:rsid w:val="00DE1641"/>
    <w:rsid w:val="00DE539E"/>
    <w:rsid w:val="00E47C0F"/>
    <w:rsid w:val="00E75F86"/>
    <w:rsid w:val="00EB59A9"/>
    <w:rsid w:val="00EC3082"/>
    <w:rsid w:val="00F07A7D"/>
    <w:rsid w:val="00F34DFC"/>
    <w:rsid w:val="00F35AE2"/>
    <w:rsid w:val="00F37CA7"/>
    <w:rsid w:val="00F4045A"/>
    <w:rsid w:val="00F50ACE"/>
    <w:rsid w:val="00F549BE"/>
    <w:rsid w:val="00F66786"/>
    <w:rsid w:val="00F70958"/>
    <w:rsid w:val="00F710D2"/>
    <w:rsid w:val="00FA133B"/>
    <w:rsid w:val="00FB044F"/>
    <w:rsid w:val="00FB7A23"/>
    <w:rsid w:val="00FE51D5"/>
    <w:rsid w:val="00FF2ED0"/>
    <w:rsid w:val="00FF4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9880E0"/>
  <w15:chartTrackingRefBased/>
  <w15:docId w15:val="{713B910C-B00F-426D-90D2-041E34252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Arial"/>
        <w:lang w:val="en-US" w:eastAsia="en-US" w:bidi="fa-IR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4BE6"/>
    <w:pPr>
      <w:bidi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Heading1">
    <w:name w:val="heading 1"/>
    <w:basedOn w:val="Normal"/>
    <w:next w:val="Normal"/>
    <w:link w:val="Heading1Char"/>
    <w:qFormat/>
    <w:rsid w:val="004E4BE6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26721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26721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26721C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26721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26721C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26721C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26721C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26721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4BE6"/>
    <w:rPr>
      <w:rFonts w:ascii="Arial" w:eastAsia="Times New Roman" w:hAnsi="Arial" w:cs="B Nazanin"/>
      <w:b/>
      <w:bCs/>
      <w:kern w:val="32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rsid w:val="0026721C"/>
    <w:rPr>
      <w:rFonts w:ascii="Arial" w:eastAsia="Times New Roman" w:hAnsi="Arial" w:cs="Arial"/>
      <w:b/>
      <w:bCs/>
      <w:i/>
      <w:i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rsid w:val="0026721C"/>
    <w:rPr>
      <w:rFonts w:ascii="Arial" w:eastAsia="Times New Roman" w:hAnsi="Arial" w:cs="Arial"/>
      <w:b/>
      <w:bCs/>
      <w:sz w:val="26"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rsid w:val="0026721C"/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rsid w:val="0026721C"/>
    <w:rPr>
      <w:rFonts w:ascii="Times New Roman" w:eastAsia="Times New Roman" w:hAnsi="Times New Roman" w:cs="Nazanin"/>
      <w:b/>
      <w:bCs/>
      <w:i/>
      <w:iCs/>
      <w:sz w:val="26"/>
      <w:szCs w:val="26"/>
      <w:lang w:bidi="ar-SA"/>
    </w:rPr>
  </w:style>
  <w:style w:type="character" w:customStyle="1" w:styleId="Heading6Char">
    <w:name w:val="Heading 6 Char"/>
    <w:basedOn w:val="DefaultParagraphFont"/>
    <w:link w:val="Heading6"/>
    <w:rsid w:val="0026721C"/>
    <w:rPr>
      <w:rFonts w:ascii="Times New Roman" w:eastAsia="Times New Roman" w:hAnsi="Times New Roman" w:cs="Nazanin"/>
      <w:b/>
      <w:bCs/>
      <w:lang w:bidi="ar-SA"/>
    </w:rPr>
  </w:style>
  <w:style w:type="character" w:customStyle="1" w:styleId="Heading7Char">
    <w:name w:val="Heading 7 Char"/>
    <w:basedOn w:val="DefaultParagraphFont"/>
    <w:link w:val="Heading7"/>
    <w:rsid w:val="0026721C"/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8Char">
    <w:name w:val="Heading 8 Char"/>
    <w:basedOn w:val="DefaultParagraphFont"/>
    <w:link w:val="Heading8"/>
    <w:rsid w:val="0026721C"/>
    <w:rPr>
      <w:rFonts w:ascii="Times New Roman" w:eastAsia="Times New Roman" w:hAnsi="Times New Roman" w:cs="Nazanin"/>
      <w:i/>
      <w:iCs/>
      <w:sz w:val="24"/>
      <w:szCs w:val="28"/>
      <w:lang w:bidi="ar-SA"/>
    </w:rPr>
  </w:style>
  <w:style w:type="character" w:customStyle="1" w:styleId="Heading9Char">
    <w:name w:val="Heading 9 Char"/>
    <w:basedOn w:val="DefaultParagraphFont"/>
    <w:link w:val="Heading9"/>
    <w:rsid w:val="0026721C"/>
    <w:rPr>
      <w:rFonts w:ascii="Arial" w:eastAsia="Times New Roman" w:hAnsi="Arial" w:cs="Arial"/>
      <w:lang w:bidi="ar-SA"/>
    </w:rPr>
  </w:style>
  <w:style w:type="paragraph" w:customStyle="1" w:styleId="a8">
    <w:name w:val="متن"/>
    <w:link w:val="Char"/>
    <w:rsid w:val="00C3645B"/>
    <w:pPr>
      <w:widowControl w:val="0"/>
      <w:bidi/>
      <w:spacing w:line="240" w:lineRule="atLeast"/>
      <w:jc w:val="lowKashida"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customStyle="1" w:styleId="a9">
    <w:name w:val="فلوچارت"/>
    <w:rsid w:val="0026721C"/>
    <w:pPr>
      <w:spacing w:before="40" w:line="192" w:lineRule="auto"/>
      <w:jc w:val="center"/>
    </w:pPr>
    <w:rPr>
      <w:rFonts w:ascii="Times New Roman" w:eastAsia="Times New Roman" w:hAnsi="Times New Roman" w:cs="Nazanin"/>
      <w:lang w:bidi="ar-SA"/>
    </w:rPr>
  </w:style>
  <w:style w:type="paragraph" w:customStyle="1" w:styleId="a">
    <w:name w:val="فصل"/>
    <w:next w:val="a8"/>
    <w:rsid w:val="004E4BE6"/>
    <w:pPr>
      <w:widowControl w:val="0"/>
      <w:numPr>
        <w:numId w:val="1"/>
      </w:numPr>
      <w:tabs>
        <w:tab w:val="center" w:pos="4253"/>
      </w:tabs>
      <w:bidi/>
      <w:spacing w:line="360" w:lineRule="auto"/>
      <w:jc w:val="center"/>
      <w:outlineLvl w:val="0"/>
    </w:pPr>
    <w:rPr>
      <w:rFonts w:ascii="Times New Roman" w:eastAsia="Times New Roman" w:hAnsi="Times New Roman" w:cs="B Nazanin"/>
      <w:b/>
      <w:bCs/>
      <w:sz w:val="52"/>
      <w:szCs w:val="60"/>
    </w:rPr>
  </w:style>
  <w:style w:type="paragraph" w:customStyle="1" w:styleId="a3">
    <w:name w:val="فرمول"/>
    <w:next w:val="a8"/>
    <w:rsid w:val="0026721C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/>
      <w:textAlignment w:val="center"/>
      <w:outlineLvl w:val="6"/>
    </w:pPr>
    <w:rPr>
      <w:rFonts w:ascii="Times New Roman" w:eastAsia="Times New Roman" w:hAnsi="Times New Roman" w:cs="Nazanin"/>
      <w:bCs/>
      <w:sz w:val="24"/>
      <w:szCs w:val="22"/>
    </w:rPr>
  </w:style>
  <w:style w:type="paragraph" w:customStyle="1" w:styleId="-">
    <w:name w:val="شکل - جدول"/>
    <w:basedOn w:val="a8"/>
    <w:link w:val="-Char"/>
    <w:rsid w:val="0026721C"/>
    <w:pPr>
      <w:keepNext/>
      <w:keepLines/>
      <w:jc w:val="center"/>
    </w:pPr>
    <w:rPr>
      <w:sz w:val="18"/>
      <w:szCs w:val="20"/>
    </w:rPr>
  </w:style>
  <w:style w:type="paragraph" w:customStyle="1" w:styleId="a2">
    <w:name w:val="زيرنويس شکل"/>
    <w:next w:val="a8"/>
    <w:rsid w:val="00B5274A"/>
    <w:pPr>
      <w:widowControl w:val="0"/>
      <w:numPr>
        <w:ilvl w:val="5"/>
        <w:numId w:val="1"/>
      </w:numPr>
      <w:bidi/>
      <w:adjustRightInd w:val="0"/>
      <w:snapToGrid w:val="0"/>
      <w:spacing w:before="200" w:after="600" w:line="204" w:lineRule="auto"/>
      <w:ind w:left="0"/>
      <w:jc w:val="center"/>
      <w:outlineLvl w:val="5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a">
    <w:name w:val="عنوان پايان‌نامه"/>
    <w:basedOn w:val="Normal"/>
    <w:next w:val="a8"/>
    <w:rsid w:val="0015646C"/>
    <w:pPr>
      <w:widowControl w:val="0"/>
      <w:jc w:val="center"/>
    </w:pPr>
    <w:rPr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15646C"/>
    <w:pPr>
      <w:numPr>
        <w:ilvl w:val="0"/>
        <w:numId w:val="34"/>
      </w:numPr>
      <w:spacing w:before="360" w:line="288" w:lineRule="auto"/>
    </w:pPr>
    <w:rPr>
      <w:b/>
      <w:bCs/>
    </w:rPr>
  </w:style>
  <w:style w:type="paragraph" w:customStyle="1" w:styleId="a1">
    <w:name w:val="تيتر دوم"/>
    <w:next w:val="a8"/>
    <w:rsid w:val="00B5274A"/>
    <w:pPr>
      <w:keepNext/>
      <w:widowControl w:val="0"/>
      <w:numPr>
        <w:ilvl w:val="2"/>
        <w:numId w:val="1"/>
      </w:numPr>
      <w:bidi/>
      <w:spacing w:before="120" w:after="120"/>
      <w:outlineLvl w:val="2"/>
    </w:pPr>
    <w:rPr>
      <w:rFonts w:ascii="Times New Roman" w:eastAsia="Times New Roman" w:hAnsi="Times New Roman" w:cs="B Nazanin"/>
      <w:b/>
      <w:bCs/>
      <w:sz w:val="28"/>
      <w:szCs w:val="28"/>
      <w:lang w:bidi="ar-SA"/>
    </w:rPr>
  </w:style>
  <w:style w:type="paragraph" w:customStyle="1" w:styleId="a0">
    <w:name w:val="تيتر اول"/>
    <w:next w:val="a8"/>
    <w:rsid w:val="004E4BE6"/>
    <w:pPr>
      <w:keepNext/>
      <w:widowControl w:val="0"/>
      <w:numPr>
        <w:ilvl w:val="1"/>
        <w:numId w:val="1"/>
      </w:numPr>
      <w:bidi/>
      <w:spacing w:before="120"/>
      <w:outlineLvl w:val="1"/>
    </w:pPr>
    <w:rPr>
      <w:rFonts w:ascii="Times New Roman" w:eastAsia="Times New Roman" w:hAnsi="Times New Roman" w:cs="B Nazanin"/>
      <w:b/>
      <w:bCs/>
      <w:sz w:val="32"/>
      <w:szCs w:val="36"/>
    </w:rPr>
  </w:style>
  <w:style w:type="paragraph" w:customStyle="1" w:styleId="ab">
    <w:name w:val="پاورقي"/>
    <w:rsid w:val="0015646C"/>
    <w:rPr>
      <w:rFonts w:ascii="Times New Roman" w:eastAsia="Times New Roman" w:hAnsi="Times New Roman" w:cs="B Nazanin"/>
      <w:sz w:val="18"/>
      <w:lang w:val="de-DE"/>
    </w:rPr>
  </w:style>
  <w:style w:type="paragraph" w:customStyle="1" w:styleId="a4">
    <w:name w:val="بالانويس جدول"/>
    <w:next w:val="-"/>
    <w:rsid w:val="004E4BE6"/>
    <w:pPr>
      <w:keepNext/>
      <w:numPr>
        <w:ilvl w:val="7"/>
        <w:numId w:val="1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c">
    <w:name w:val="عنوان فهرست"/>
    <w:basedOn w:val="a8"/>
    <w:next w:val="a8"/>
    <w:rsid w:val="0026721C"/>
    <w:pPr>
      <w:spacing w:after="24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4E4BE6"/>
    <w:rPr>
      <w:rFonts w:ascii="Times New Roman" w:hAnsi="Times New Roman" w:cs="B Nazanin"/>
      <w:b/>
      <w:bCs/>
      <w:iCs w:val="0"/>
      <w:color w:val="auto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B5274A"/>
    <w:pPr>
      <w:widowControl w:val="0"/>
      <w:tabs>
        <w:tab w:val="right" w:pos="7938"/>
      </w:tabs>
      <w:spacing w:before="240"/>
    </w:pPr>
    <w:rPr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4E4BE6"/>
    <w:pPr>
      <w:widowControl w:val="0"/>
      <w:tabs>
        <w:tab w:val="right" w:leader="dot" w:pos="7938"/>
      </w:tabs>
      <w:spacing w:line="216" w:lineRule="auto"/>
      <w:ind w:left="227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4E4BE6"/>
    <w:pPr>
      <w:tabs>
        <w:tab w:val="right" w:leader="dot" w:pos="7938"/>
      </w:tabs>
      <w:spacing w:line="216" w:lineRule="auto"/>
      <w:ind w:left="454"/>
    </w:pPr>
    <w:rPr>
      <w:noProof/>
      <w:szCs w:val="24"/>
      <w:lang w:bidi="fa-IR"/>
    </w:rPr>
  </w:style>
  <w:style w:type="paragraph" w:styleId="TOC4">
    <w:name w:val="toc 4"/>
    <w:basedOn w:val="Normal"/>
    <w:next w:val="Normal"/>
    <w:autoRedefine/>
    <w:semiHidden/>
    <w:rsid w:val="0026721C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rsid w:val="004E4BE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6">
    <w:name w:val="toc 6"/>
    <w:basedOn w:val="Normal"/>
    <w:next w:val="Normal"/>
    <w:autoRedefine/>
    <w:semiHidden/>
    <w:rsid w:val="0026721C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semiHidden/>
    <w:rsid w:val="0026721C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26721C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rsid w:val="004E4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5">
    <w:name w:val="toc 5"/>
    <w:basedOn w:val="Normal"/>
    <w:next w:val="Normal"/>
    <w:autoRedefine/>
    <w:semiHidden/>
    <w:rsid w:val="0026721C"/>
    <w:pPr>
      <w:ind w:left="960"/>
    </w:pPr>
  </w:style>
  <w:style w:type="paragraph" w:styleId="TOC7">
    <w:name w:val="toc 7"/>
    <w:basedOn w:val="Normal"/>
    <w:next w:val="Normal"/>
    <w:autoRedefine/>
    <w:semiHidden/>
    <w:rsid w:val="0026721C"/>
    <w:pPr>
      <w:ind w:left="1440"/>
    </w:pPr>
  </w:style>
  <w:style w:type="paragraph" w:styleId="TOC9">
    <w:name w:val="toc 9"/>
    <w:basedOn w:val="Normal"/>
    <w:next w:val="Normal"/>
    <w:autoRedefine/>
    <w:semiHidden/>
    <w:rsid w:val="0026721C"/>
    <w:pPr>
      <w:ind w:left="1920"/>
    </w:pPr>
  </w:style>
  <w:style w:type="paragraph" w:styleId="FootnoteText">
    <w:name w:val="footnote text"/>
    <w:basedOn w:val="a8"/>
    <w:link w:val="FootnoteTextChar"/>
    <w:uiPriority w:val="99"/>
    <w:semiHidden/>
    <w:rsid w:val="0026721C"/>
    <w:rPr>
      <w:rFonts w:cs="Zar"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6721C"/>
    <w:rPr>
      <w:rFonts w:ascii="Times New Roman" w:eastAsia="Times New Roman" w:hAnsi="Times New Roman" w:cs="Zar"/>
      <w:sz w:val="16"/>
      <w:szCs w:val="20"/>
      <w:lang w:bidi="ar-SA"/>
    </w:rPr>
  </w:style>
  <w:style w:type="character" w:styleId="FootnoteReference">
    <w:name w:val="footnote reference"/>
    <w:basedOn w:val="DefaultParagraphFont"/>
    <w:uiPriority w:val="99"/>
    <w:semiHidden/>
    <w:rsid w:val="0026721C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26721C"/>
    <w:pPr>
      <w:bidi/>
    </w:pPr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26721C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C70B0A"/>
    <w:pPr>
      <w:spacing w:line="288" w:lineRule="auto"/>
      <w:jc w:val="lowKashida"/>
    </w:pPr>
    <w:rPr>
      <w:rFonts w:cs="Lotus"/>
      <w:lang w:bidi="fa-IR"/>
    </w:rPr>
  </w:style>
  <w:style w:type="paragraph" w:customStyle="1" w:styleId="TextBody">
    <w:name w:val="TextBody"/>
    <w:basedOn w:val="Normal"/>
    <w:locked/>
    <w:rsid w:val="0026721C"/>
    <w:pPr>
      <w:jc w:val="lowKashida"/>
    </w:pPr>
    <w:rPr>
      <w:lang w:bidi="fa-IR"/>
    </w:rPr>
  </w:style>
  <w:style w:type="paragraph" w:customStyle="1" w:styleId="Title2">
    <w:name w:val="Title2"/>
    <w:basedOn w:val="a8"/>
    <w:rsid w:val="0026721C"/>
    <w:pPr>
      <w:spacing w:after="360"/>
      <w:jc w:val="both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15646C"/>
  </w:style>
  <w:style w:type="paragraph" w:customStyle="1" w:styleId="Bullet3">
    <w:name w:val="Bullet 3"/>
    <w:basedOn w:val="Normal"/>
    <w:locked/>
    <w:rsid w:val="0015646C"/>
    <w:pPr>
      <w:numPr>
        <w:ilvl w:val="1"/>
        <w:numId w:val="35"/>
      </w:numPr>
      <w:jc w:val="lowKashida"/>
    </w:pPr>
    <w:rPr>
      <w:lang w:bidi="fa-IR"/>
    </w:rPr>
  </w:style>
  <w:style w:type="paragraph" w:customStyle="1" w:styleId="ae">
    <w:name w:val="عنوان پايان‌نامه [داخلي]"/>
    <w:basedOn w:val="aa"/>
    <w:rsid w:val="00C70B0A"/>
    <w:rPr>
      <w:szCs w:val="40"/>
    </w:rPr>
  </w:style>
  <w:style w:type="character" w:customStyle="1" w:styleId="Char">
    <w:name w:val="متن Char"/>
    <w:basedOn w:val="DefaultParagraphFont"/>
    <w:link w:val="a8"/>
    <w:rsid w:val="00C3645B"/>
    <w:rPr>
      <w:rFonts w:ascii="Times New Roman" w:eastAsia="Times New Roman" w:hAnsi="Times New Roman" w:cs="B Nazanin"/>
      <w:sz w:val="24"/>
      <w:szCs w:val="28"/>
      <w:lang w:bidi="ar-SA"/>
    </w:rPr>
  </w:style>
  <w:style w:type="character" w:customStyle="1" w:styleId="-Char">
    <w:name w:val="شکل - جدول Char"/>
    <w:basedOn w:val="Char"/>
    <w:link w:val="-"/>
    <w:rsid w:val="0026721C"/>
    <w:rPr>
      <w:rFonts w:ascii="Times New Roman" w:eastAsia="Times New Roman" w:hAnsi="Times New Roman" w:cs="B Nazanin"/>
      <w:sz w:val="18"/>
      <w:szCs w:val="20"/>
      <w:lang w:bidi="ar-SA"/>
    </w:rPr>
  </w:style>
  <w:style w:type="paragraph" w:customStyle="1" w:styleId="af">
    <w:name w:val="متن ضخيم"/>
    <w:basedOn w:val="a8"/>
    <w:link w:val="CharChar"/>
    <w:rsid w:val="0026721C"/>
    <w:rPr>
      <w:b/>
      <w:bCs/>
    </w:rPr>
  </w:style>
  <w:style w:type="character" w:customStyle="1" w:styleId="CharChar">
    <w:name w:val="متن ضخيم Char Char"/>
    <w:basedOn w:val="Char"/>
    <w:link w:val="af"/>
    <w:rsid w:val="0026721C"/>
    <w:rPr>
      <w:rFonts w:ascii="Times New Roman" w:eastAsia="Times New Roman" w:hAnsi="Times New Roman" w:cs="B Nazanin"/>
      <w:b/>
      <w:bCs/>
      <w:sz w:val="24"/>
      <w:szCs w:val="28"/>
      <w:lang w:bidi="ar-SA"/>
    </w:rPr>
  </w:style>
  <w:style w:type="paragraph" w:customStyle="1" w:styleId="af0">
    <w:name w:val="متن روي جلد"/>
    <w:basedOn w:val="a8"/>
    <w:rsid w:val="0026721C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26721C"/>
    <w:pPr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26721C"/>
    <w:pPr>
      <w:bidi w:val="0"/>
    </w:pPr>
  </w:style>
  <w:style w:type="paragraph" w:customStyle="1" w:styleId="af3">
    <w:name w:val="متن روي جلد انگليسي"/>
    <w:basedOn w:val="Normal"/>
    <w:rsid w:val="0026721C"/>
    <w:pPr>
      <w:bidi w:val="0"/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C70B0A"/>
    <w:pPr>
      <w:bidi w:val="0"/>
      <w:spacing w:before="240" w:after="240"/>
      <w:jc w:val="center"/>
    </w:pPr>
    <w:rPr>
      <w:rFonts w:cs="Lotus"/>
      <w:b/>
      <w:bCs/>
      <w:sz w:val="40"/>
      <w:szCs w:val="44"/>
    </w:rPr>
  </w:style>
  <w:style w:type="paragraph" w:customStyle="1" w:styleId="-0">
    <w:name w:val="شکل - جدول (راست چين)"/>
    <w:basedOn w:val="-"/>
    <w:rsid w:val="0026721C"/>
    <w:pPr>
      <w:jc w:val="left"/>
    </w:pPr>
  </w:style>
  <w:style w:type="paragraph" w:customStyle="1" w:styleId="-1">
    <w:name w:val="شکل - جدول (چپ چين)"/>
    <w:basedOn w:val="-0"/>
    <w:rsid w:val="0026721C"/>
    <w:pPr>
      <w:jc w:val="right"/>
    </w:pPr>
  </w:style>
  <w:style w:type="paragraph" w:customStyle="1" w:styleId="-2">
    <w:name w:val="شکل - جدول (ضخيم)"/>
    <w:basedOn w:val="-"/>
    <w:rsid w:val="0026721C"/>
    <w:rPr>
      <w:b/>
      <w:bCs/>
      <w:lang w:val="en-GB" w:eastAsia="en-GB"/>
    </w:rPr>
  </w:style>
  <w:style w:type="paragraph" w:customStyle="1" w:styleId="a6">
    <w:name w:val="عدد گذاري"/>
    <w:basedOn w:val="Normal"/>
    <w:rsid w:val="0026721C"/>
    <w:pPr>
      <w:numPr>
        <w:numId w:val="35"/>
      </w:numPr>
      <w:spacing w:line="288" w:lineRule="auto"/>
    </w:pPr>
  </w:style>
  <w:style w:type="paragraph" w:customStyle="1" w:styleId="1">
    <w:name w:val="نشانه گذاري 1"/>
    <w:basedOn w:val="a8"/>
    <w:rsid w:val="0026721C"/>
    <w:pPr>
      <w:numPr>
        <w:numId w:val="38"/>
      </w:numPr>
    </w:pPr>
  </w:style>
  <w:style w:type="paragraph" w:customStyle="1" w:styleId="2">
    <w:name w:val="نشانه گذاري 2"/>
    <w:basedOn w:val="a8"/>
    <w:rsid w:val="0026721C"/>
    <w:pPr>
      <w:numPr>
        <w:ilvl w:val="1"/>
        <w:numId w:val="40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26721C"/>
    <w:pPr>
      <w:bidi w:val="0"/>
    </w:pPr>
  </w:style>
  <w:style w:type="paragraph" w:customStyle="1" w:styleId="a5">
    <w:name w:val="شماره گذاري مراجع"/>
    <w:basedOn w:val="af5"/>
    <w:rsid w:val="0026721C"/>
    <w:pPr>
      <w:widowControl/>
      <w:numPr>
        <w:numId w:val="41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72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21C"/>
    <w:rPr>
      <w:rFonts w:ascii="Tahoma" w:eastAsia="Times New Roman" w:hAnsi="Tahoma" w:cs="Tahoma"/>
      <w:sz w:val="16"/>
      <w:szCs w:val="16"/>
      <w:lang w:bidi="ar-SA"/>
    </w:rPr>
  </w:style>
  <w:style w:type="paragraph" w:styleId="ListParagraph">
    <w:name w:val="List Paragraph"/>
    <w:basedOn w:val="Normal"/>
    <w:uiPriority w:val="34"/>
    <w:qFormat/>
    <w:rsid w:val="004831BB"/>
    <w:pPr>
      <w:ind w:left="720"/>
      <w:contextualSpacing/>
      <w:jc w:val="both"/>
    </w:pPr>
    <w:rPr>
      <w:rFonts w:ascii="Calibri" w:eastAsia="Calibri" w:hAnsi="Calibri"/>
      <w:sz w:val="22"/>
      <w:lang w:bidi="fa-IR"/>
    </w:rPr>
  </w:style>
  <w:style w:type="paragraph" w:customStyle="1" w:styleId="af6">
    <w:name w:val="فصل اول"/>
    <w:basedOn w:val="Subtitle"/>
    <w:qFormat/>
    <w:rsid w:val="004831BB"/>
    <w:pPr>
      <w:spacing w:after="0"/>
      <w:jc w:val="both"/>
      <w:outlineLvl w:val="0"/>
    </w:pPr>
    <w:rPr>
      <w:rFonts w:ascii="Times New Roman" w:eastAsia="Times New Roman" w:hAnsi="Times New Roman" w:cs="B Nazanin"/>
      <w:b/>
      <w:bCs/>
      <w:sz w:val="28"/>
      <w:szCs w:val="32"/>
      <w:lang w:bidi="fa-IR"/>
    </w:rPr>
  </w:style>
  <w:style w:type="paragraph" w:customStyle="1" w:styleId="af7">
    <w:name w:val="فصل دوم"/>
    <w:basedOn w:val="Heading1"/>
    <w:qFormat/>
    <w:rsid w:val="0015646C"/>
    <w:pPr>
      <w:keepLines/>
      <w:spacing w:after="0"/>
    </w:pPr>
    <w:rPr>
      <w:rFonts w:ascii="Times New Roman" w:hAnsi="Times New Roman"/>
      <w:b w:val="0"/>
      <w:kern w:val="0"/>
      <w:sz w:val="28"/>
      <w:szCs w:val="28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4831BB"/>
    <w:pPr>
      <w:spacing w:after="60"/>
      <w:jc w:val="center"/>
      <w:outlineLvl w:val="1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831BB"/>
    <w:rPr>
      <w:rFonts w:asciiTheme="majorHAnsi" w:eastAsiaTheme="majorEastAsia" w:hAnsiTheme="majorHAnsi" w:cstheme="majorBidi"/>
      <w:sz w:val="24"/>
      <w:szCs w:val="24"/>
      <w:lang w:bidi="ar-SA"/>
    </w:rPr>
  </w:style>
  <w:style w:type="paragraph" w:customStyle="1" w:styleId="af8">
    <w:name w:val="فصل سوم"/>
    <w:basedOn w:val="Normal"/>
    <w:qFormat/>
    <w:rsid w:val="0015646C"/>
    <w:pPr>
      <w:jc w:val="both"/>
    </w:pPr>
    <w:rPr>
      <w:rFonts w:ascii="Calibri" w:eastAsia="Calibri" w:hAnsi="Calibri"/>
      <w:sz w:val="96"/>
      <w:szCs w:val="96"/>
      <w:lang w:bidi="fa-IR"/>
    </w:rPr>
  </w:style>
  <w:style w:type="paragraph" w:customStyle="1" w:styleId="footnotedescription">
    <w:name w:val="footnote description"/>
    <w:next w:val="Normal"/>
    <w:link w:val="footnotedescriptionChar"/>
    <w:hidden/>
    <w:rsid w:val="002C1425"/>
    <w:pPr>
      <w:spacing w:after="25" w:line="259" w:lineRule="auto"/>
      <w:ind w:left="384"/>
    </w:pPr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descriptionChar">
    <w:name w:val="footnote description Char"/>
    <w:link w:val="footnotedescription"/>
    <w:rsid w:val="002C1425"/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mark">
    <w:name w:val="footnote mark"/>
    <w:hidden/>
    <w:rsid w:val="002C1425"/>
    <w:rPr>
      <w:rFonts w:ascii="Calibri" w:eastAsia="Calibri" w:hAnsi="Calibri" w:cs="Calibri"/>
      <w:color w:val="000000"/>
      <w:sz w:val="20"/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E4BE6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4E4BE6"/>
    <w:rPr>
      <w:rFonts w:cs="Times New Roman"/>
      <w:noProof/>
    </w:rPr>
  </w:style>
  <w:style w:type="character" w:customStyle="1" w:styleId="EndNoteBibliographyChar">
    <w:name w:val="EndNote Bibliography Char"/>
    <w:basedOn w:val="Char"/>
    <w:link w:val="EndNoteBibliography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character" w:customStyle="1" w:styleId="tlid-translation">
    <w:name w:val="tlid-translation"/>
    <w:basedOn w:val="DefaultParagraphFont"/>
    <w:rsid w:val="00306E8D"/>
  </w:style>
  <w:style w:type="character" w:styleId="CommentReference">
    <w:name w:val="annotation reference"/>
    <w:basedOn w:val="DefaultParagraphFont"/>
    <w:uiPriority w:val="99"/>
    <w:semiHidden/>
    <w:unhideWhenUsed/>
    <w:rsid w:val="00AB28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28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2868"/>
    <w:rPr>
      <w:rFonts w:ascii="Times New Roman" w:eastAsia="Times New Roman" w:hAnsi="Times New Roman" w:cs="Nazanin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8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868"/>
    <w:rPr>
      <w:rFonts w:ascii="Times New Roman" w:eastAsia="Times New Roman" w:hAnsi="Times New Roman" w:cs="Nazanin"/>
      <w:b/>
      <w:bCs/>
      <w:lang w:bidi="ar-SA"/>
    </w:rPr>
  </w:style>
  <w:style w:type="character" w:styleId="SubtleReference">
    <w:name w:val="Subtle Reference"/>
    <w:basedOn w:val="DefaultParagraphFont"/>
    <w:uiPriority w:val="31"/>
    <w:qFormat/>
    <w:rsid w:val="00B2662D"/>
    <w:rPr>
      <w:smallCaps/>
      <w:color w:val="5A5A5A" w:themeColor="text1" w:themeTint="A5"/>
    </w:rPr>
  </w:style>
  <w:style w:type="character" w:styleId="IntenseReference">
    <w:name w:val="Intense Reference"/>
    <w:uiPriority w:val="32"/>
    <w:qFormat/>
    <w:rsid w:val="004E4BE6"/>
    <w:rPr>
      <w:rFonts w:cs="B Nazan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18" Type="http://schemas.openxmlformats.org/officeDocument/2006/relationships/footer" Target="footer6.xml"/><Relationship Id="rId26" Type="http://schemas.openxmlformats.org/officeDocument/2006/relationships/image" Target="media/image7.emf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3.jpeg"/><Relationship Id="rId34" Type="http://schemas.openxmlformats.org/officeDocument/2006/relationships/footer" Target="foot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2.xml"/><Relationship Id="rId25" Type="http://schemas.openxmlformats.org/officeDocument/2006/relationships/image" Target="media/image6.emf"/><Relationship Id="rId33" Type="http://schemas.openxmlformats.org/officeDocument/2006/relationships/header" Target="header4.xml"/><Relationship Id="rId38" Type="http://schemas.openxmlformats.org/officeDocument/2006/relationships/footer" Target="footer10.xml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footer" Target="footer7.xml"/><Relationship Id="rId29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s://www.sciencedirect.com/topics/medicine-and-dentistry/electrocardiogram" TargetMode="External"/><Relationship Id="rId32" Type="http://schemas.openxmlformats.org/officeDocument/2006/relationships/image" Target="media/image13.emf"/><Relationship Id="rId37" Type="http://schemas.openxmlformats.org/officeDocument/2006/relationships/header" Target="header6.xm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image" Target="media/image5.png"/><Relationship Id="rId28" Type="http://schemas.openxmlformats.org/officeDocument/2006/relationships/image" Target="media/image9.emf"/><Relationship Id="rId36" Type="http://schemas.openxmlformats.org/officeDocument/2006/relationships/footer" Target="footer9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31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footer" Target="footer4.xml"/><Relationship Id="rId22" Type="http://schemas.openxmlformats.org/officeDocument/2006/relationships/image" Target="media/image4.emf"/><Relationship Id="rId27" Type="http://schemas.openxmlformats.org/officeDocument/2006/relationships/image" Target="media/image8.emf"/><Relationship Id="rId30" Type="http://schemas.openxmlformats.org/officeDocument/2006/relationships/image" Target="media/image11.emf"/><Relationship Id="rId35" Type="http://schemas.openxmlformats.org/officeDocument/2006/relationships/header" Target="header5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sciencedirect.com/science/article/pii/B978032349798500009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093AC19-9549-4189-8AFF-9D0296CD85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3</TotalTime>
  <Pages>33</Pages>
  <Words>12134</Words>
  <Characters>69167</Characters>
  <Application>Microsoft Office Word</Application>
  <DocSecurity>0</DocSecurity>
  <Lines>576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139</CharactersWithSpaces>
  <SharedDoc>false</SharedDoc>
  <HLinks>
    <vt:vector size="198" baseType="variant">
      <vt:variant>
        <vt:i4>124523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15371275</vt:lpwstr>
      </vt:variant>
      <vt:variant>
        <vt:i4>124523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15371274</vt:lpwstr>
      </vt:variant>
      <vt:variant>
        <vt:i4>124523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15371273</vt:lpwstr>
      </vt:variant>
      <vt:variant>
        <vt:i4>124523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15371272</vt:lpwstr>
      </vt:variant>
      <vt:variant>
        <vt:i4>1179698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215371268</vt:lpwstr>
      </vt:variant>
      <vt:variant>
        <vt:i4>1179698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215371267</vt:lpwstr>
      </vt:variant>
      <vt:variant>
        <vt:i4>1179698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215371266</vt:lpwstr>
      </vt:variant>
      <vt:variant>
        <vt:i4>1179698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215371265</vt:lpwstr>
      </vt:variant>
      <vt:variant>
        <vt:i4>144184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16492465</vt:lpwstr>
      </vt:variant>
      <vt:variant>
        <vt:i4>14418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16492464</vt:lpwstr>
      </vt:variant>
      <vt:variant>
        <vt:i4>144184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16492463</vt:lpwstr>
      </vt:variant>
      <vt:variant>
        <vt:i4>144184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16492462</vt:lpwstr>
      </vt:variant>
      <vt:variant>
        <vt:i4>144184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16492461</vt:lpwstr>
      </vt:variant>
      <vt:variant>
        <vt:i4>144184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16492460</vt:lpwstr>
      </vt:variant>
      <vt:variant>
        <vt:i4>137631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16492459</vt:lpwstr>
      </vt:variant>
      <vt:variant>
        <vt:i4>137631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16492458</vt:lpwstr>
      </vt:variant>
      <vt:variant>
        <vt:i4>137631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16492457</vt:lpwstr>
      </vt:variant>
      <vt:variant>
        <vt:i4>137631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16492456</vt:lpwstr>
      </vt:variant>
      <vt:variant>
        <vt:i4>137631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16492455</vt:lpwstr>
      </vt:variant>
      <vt:variant>
        <vt:i4>137631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16492454</vt:lpwstr>
      </vt:variant>
      <vt:variant>
        <vt:i4>137631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16492453</vt:lpwstr>
      </vt:variant>
      <vt:variant>
        <vt:i4>137631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16492452</vt:lpwstr>
      </vt:variant>
      <vt:variant>
        <vt:i4>137631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16492451</vt:lpwstr>
      </vt:variant>
      <vt:variant>
        <vt:i4>137631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16492450</vt:lpwstr>
      </vt:variant>
      <vt:variant>
        <vt:i4>13107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16492449</vt:lpwstr>
      </vt:variant>
      <vt:variant>
        <vt:i4>13107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16492448</vt:lpwstr>
      </vt:variant>
      <vt:variant>
        <vt:i4>13107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16492447</vt:lpwstr>
      </vt:variant>
      <vt:variant>
        <vt:i4>13107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16492446</vt:lpwstr>
      </vt:variant>
      <vt:variant>
        <vt:i4>13107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16492445</vt:lpwstr>
      </vt:variant>
      <vt:variant>
        <vt:i4>13107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16492444</vt:lpwstr>
      </vt:variant>
      <vt:variant>
        <vt:i4>13107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16492443</vt:lpwstr>
      </vt:variant>
      <vt:variant>
        <vt:i4>131077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16492442</vt:lpwstr>
      </vt:variant>
      <vt:variant>
        <vt:i4>131077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1649244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</dc:creator>
  <cp:keywords/>
  <dc:description/>
  <cp:lastModifiedBy>milad</cp:lastModifiedBy>
  <cp:revision>12</cp:revision>
  <cp:lastPrinted>2019-11-19T23:07:00Z</cp:lastPrinted>
  <dcterms:created xsi:type="dcterms:W3CDTF">2019-11-19T23:05:00Z</dcterms:created>
  <dcterms:modified xsi:type="dcterms:W3CDTF">2020-04-01T22:16:00Z</dcterms:modified>
</cp:coreProperties>
</file>